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37A62" w:rsidRDefault="00245C58" w:rsidP="00637A62">
      <w:pPr>
        <w:spacing w:after="0"/>
        <w:rPr>
          <w:rFonts w:ascii="Times New Roman" w:hAnsi="Times New Roman" w:cs="Times New Roman"/>
          <w:sz w:val="24"/>
          <w:szCs w:val="24"/>
        </w:rPr>
      </w:pPr>
      <w:r>
        <w:rPr>
          <w:rFonts w:ascii="Times New Roman" w:hAnsi="Times New Roman" w:cs="Times New Roman"/>
          <w:sz w:val="24"/>
          <w:szCs w:val="24"/>
        </w:rPr>
        <w:t xml:space="preserve">Table </w:t>
      </w:r>
      <w:r w:rsidR="009504BD">
        <w:rPr>
          <w:rFonts w:ascii="Times New Roman" w:hAnsi="Times New Roman" w:cs="Times New Roman"/>
          <w:sz w:val="24"/>
          <w:szCs w:val="24"/>
        </w:rPr>
        <w:t>S</w:t>
      </w:r>
      <w:r>
        <w:rPr>
          <w:rFonts w:ascii="Times New Roman" w:hAnsi="Times New Roman" w:cs="Times New Roman"/>
          <w:sz w:val="24"/>
          <w:szCs w:val="24"/>
        </w:rPr>
        <w:t>1: Summary o</w:t>
      </w:r>
      <w:r w:rsidR="001E698F">
        <w:rPr>
          <w:rFonts w:ascii="Times New Roman" w:hAnsi="Times New Roman" w:cs="Times New Roman"/>
          <w:sz w:val="24"/>
          <w:szCs w:val="24"/>
        </w:rPr>
        <w:t xml:space="preserve">f previously reported cases of </w:t>
      </w:r>
      <w:r w:rsidR="006329D2">
        <w:rPr>
          <w:rFonts w:ascii="Times New Roman" w:hAnsi="Times New Roman" w:cs="Times New Roman"/>
          <w:sz w:val="24"/>
          <w:szCs w:val="24"/>
        </w:rPr>
        <w:t xml:space="preserve">Endobronchial </w:t>
      </w:r>
      <w:r w:rsidR="001E698F">
        <w:rPr>
          <w:rFonts w:ascii="Times New Roman" w:hAnsi="Times New Roman" w:cs="Times New Roman"/>
          <w:sz w:val="24"/>
          <w:szCs w:val="24"/>
        </w:rPr>
        <w:t>D</w:t>
      </w:r>
      <w:r>
        <w:rPr>
          <w:rFonts w:ascii="Times New Roman" w:hAnsi="Times New Roman" w:cs="Times New Roman"/>
          <w:sz w:val="24"/>
          <w:szCs w:val="24"/>
        </w:rPr>
        <w:t>ieulafoy’s disease</w:t>
      </w:r>
    </w:p>
    <w:tbl>
      <w:tblPr>
        <w:tblStyle w:val="ListTable2"/>
        <w:tblW w:w="0" w:type="auto"/>
        <w:tblLook w:val="04A0" w:firstRow="1" w:lastRow="0" w:firstColumn="1" w:lastColumn="0" w:noHBand="0" w:noVBand="1"/>
      </w:tblPr>
      <w:tblGrid>
        <w:gridCol w:w="1436"/>
        <w:gridCol w:w="1086"/>
        <w:gridCol w:w="831"/>
        <w:gridCol w:w="796"/>
        <w:gridCol w:w="1186"/>
        <w:gridCol w:w="897"/>
        <w:gridCol w:w="1077"/>
        <w:gridCol w:w="1431"/>
        <w:gridCol w:w="1321"/>
        <w:gridCol w:w="1306"/>
        <w:gridCol w:w="1037"/>
        <w:gridCol w:w="887"/>
      </w:tblGrid>
      <w:tr w:rsidR="00B0425A" w:rsidRPr="0021720D" w:rsidTr="00B042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7A62">
            <w:pPr>
              <w:rPr>
                <w:rFonts w:ascii="Times New Roman" w:hAnsi="Times New Roman" w:cs="Times New Roman"/>
                <w:sz w:val="18"/>
                <w:szCs w:val="18"/>
              </w:rPr>
            </w:pPr>
            <w:r w:rsidRPr="00B0425A">
              <w:rPr>
                <w:rFonts w:ascii="Times New Roman" w:hAnsi="Times New Roman" w:cs="Times New Roman"/>
                <w:sz w:val="18"/>
                <w:szCs w:val="18"/>
              </w:rPr>
              <w:t>Reference</w:t>
            </w:r>
          </w:p>
        </w:tc>
        <w:tc>
          <w:tcPr>
            <w:tcW w:w="1086"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Country</w:t>
            </w:r>
          </w:p>
        </w:tc>
        <w:tc>
          <w:tcPr>
            <w:tcW w:w="831"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ge</w:t>
            </w:r>
          </w:p>
        </w:tc>
        <w:tc>
          <w:tcPr>
            <w:tcW w:w="746"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Gender</w:t>
            </w:r>
          </w:p>
        </w:tc>
        <w:tc>
          <w:tcPr>
            <w:tcW w:w="1106"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Presentation</w:t>
            </w:r>
          </w:p>
        </w:tc>
        <w:tc>
          <w:tcPr>
            <w:tcW w:w="867"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moking</w:t>
            </w:r>
          </w:p>
        </w:tc>
        <w:tc>
          <w:tcPr>
            <w:tcW w:w="1037"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Prior hemoptysis</w:t>
            </w:r>
          </w:p>
        </w:tc>
        <w:tc>
          <w:tcPr>
            <w:tcW w:w="1431"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ssociated conditions</w:t>
            </w:r>
          </w:p>
        </w:tc>
        <w:tc>
          <w:tcPr>
            <w:tcW w:w="1161"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Localization of bleed</w:t>
            </w:r>
          </w:p>
        </w:tc>
        <w:tc>
          <w:tcPr>
            <w:tcW w:w="1306"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Treatment</w:t>
            </w:r>
            <w:r>
              <w:rPr>
                <w:rFonts w:ascii="Times New Roman" w:hAnsi="Times New Roman" w:cs="Times New Roman"/>
                <w:sz w:val="18"/>
                <w:szCs w:val="18"/>
              </w:rPr>
              <w:t>*</w:t>
            </w:r>
          </w:p>
        </w:tc>
        <w:tc>
          <w:tcPr>
            <w:tcW w:w="1037"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Outcome</w:t>
            </w:r>
          </w:p>
        </w:tc>
        <w:tc>
          <w:tcPr>
            <w:tcW w:w="816" w:type="dxa"/>
            <w:shd w:val="clear" w:color="auto" w:fill="auto"/>
          </w:tcPr>
          <w:p w:rsidR="0053355E" w:rsidRPr="0021720D" w:rsidRDefault="0053355E" w:rsidP="00637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ollow-up duration</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vMerge w:val="restart"/>
            <w:shd w:val="clear" w:color="auto" w:fill="auto"/>
          </w:tcPr>
          <w:p w:rsidR="003A0E53" w:rsidRPr="00B0425A" w:rsidRDefault="003A0E53" w:rsidP="00A9501E">
            <w:pPr>
              <w:rPr>
                <w:rFonts w:ascii="Times New Roman" w:hAnsi="Times New Roman" w:cs="Times New Roman"/>
                <w:b w:val="0"/>
                <w:sz w:val="18"/>
                <w:szCs w:val="18"/>
              </w:rPr>
            </w:pPr>
            <w:r w:rsidRPr="00B0425A">
              <w:rPr>
                <w:rFonts w:ascii="Times New Roman" w:hAnsi="Times New Roman" w:cs="Times New Roman"/>
                <w:b w:val="0"/>
                <w:sz w:val="18"/>
                <w:szCs w:val="18"/>
              </w:rPr>
              <w:t xml:space="preserve">Sweerts et al. 1995 </w:t>
            </w:r>
            <w:r w:rsidR="001D7D2E" w:rsidRPr="00B0425A">
              <w:rPr>
                <w:rFonts w:ascii="Times New Roman" w:hAnsi="Times New Roman" w:cs="Times New Roman"/>
                <w:sz w:val="18"/>
                <w:szCs w:val="18"/>
              </w:rPr>
              <w:fldChar w:fldCharType="begin"/>
            </w:r>
            <w:r w:rsidR="00A9501E" w:rsidRPr="00B0425A">
              <w:rPr>
                <w:rFonts w:ascii="Times New Roman" w:hAnsi="Times New Roman" w:cs="Times New Roman"/>
                <w:b w:val="0"/>
                <w:sz w:val="18"/>
                <w:szCs w:val="18"/>
              </w:rPr>
              <w:instrText xml:space="preserve"> ADDIN EN.CITE &lt;EndNote&gt;&lt;Cite&gt;&lt;Author&gt;Sweerts&lt;/Author&gt;&lt;Year&gt;1995&lt;/Year&gt;&lt;RecNum&gt;75&lt;/RecNum&gt;&lt;DisplayText&gt;[1]&lt;/DisplayText&gt;&lt;record&gt;&lt;rec-number&gt;75&lt;/rec-number&gt;&lt;foreign-keys&gt;&lt;key app="EN" db-id="5s0fa5fzcrd5x8ewxr6xe5wdp9ffz9traz5t" timestamp="1513429064"&gt;75&lt;/key&gt;&lt;/foreign-keys&gt;&lt;ref-type name="Journal Article"&gt;17&lt;/ref-type&gt;&lt;contributors&gt;&lt;authors&gt;&lt;author&gt;Sweerts, M.&lt;/author&gt;&lt;author&gt;Nicholson, A. G.&lt;/author&gt;&lt;author&gt;Goldstraw, P.&lt;/author&gt;&lt;author&gt;Corrin, B.&lt;/author&gt;&lt;/authors&gt;&lt;/contributors&gt;&lt;auth-address&gt;B. Corrin, Department of Histopathology, Royal Brompton Hospital, London SW3 6NP, United Kingdom&lt;/auth-address&gt;&lt;titles&gt;&lt;title&gt;Dieulafoy&amp;apos;s disease of the bronchus&lt;/title&gt;&lt;secondary-title&gt;Thorax&lt;/secondary-title&gt;&lt;/titles&gt;&lt;pages&gt;697-698&lt;/pages&gt;&lt;volume&gt;50&lt;/volume&gt;&lt;number&gt;6&lt;/number&gt;&lt;keywords&gt;&lt;keyword&gt;adult&lt;/keyword&gt;&lt;keyword&gt;article&lt;/keyword&gt;&lt;keyword&gt;bronchoscopy&lt;/keyword&gt;&lt;keyword&gt;bronchus disease&lt;/keyword&gt;&lt;keyword&gt;case report&lt;/keyword&gt;&lt;keyword&gt;congenital blood vessel malformation&lt;/keyword&gt;&lt;keyword&gt;female&lt;/keyword&gt;&lt;keyword&gt;hemoptysis&lt;/keyword&gt;&lt;keyword&gt;human&lt;/keyword&gt;&lt;keyword&gt;lobectomy&lt;/keyword&gt;&lt;keyword&gt;male&lt;/keyword&gt;&lt;keyword&gt;priority journal&lt;/keyword&gt;&lt;/keywords&gt;&lt;dates&gt;&lt;year&gt;1995&lt;/year&gt;&lt;/dates&gt;&lt;isbn&gt;0040-6376&lt;/isbn&gt;&lt;urls&gt;&lt;related-urls&gt;&lt;url&gt;&lt;style face="underline" font="default" size="100%"&gt;http://www.embase.com/search/results?subaction=viewrecord&amp;amp;from=export&amp;amp;id=L25198964&lt;/style&gt;&lt;/url&gt;&lt;/related-urls&gt;&lt;/urls&gt;&lt;custom5&gt;7638820&lt;/custom5&gt;&lt;remote-database-name&gt;Embase&amp;#xD;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A9501E" w:rsidRPr="00B0425A">
              <w:rPr>
                <w:rFonts w:ascii="Times New Roman" w:hAnsi="Times New Roman" w:cs="Times New Roman"/>
                <w:b w:val="0"/>
                <w:noProof/>
                <w:sz w:val="18"/>
                <w:szCs w:val="18"/>
              </w:rPr>
              <w:t>[1]</w:t>
            </w:r>
            <w:r w:rsidR="001D7D2E" w:rsidRPr="00B0425A">
              <w:rPr>
                <w:rFonts w:ascii="Times New Roman" w:hAnsi="Times New Roman" w:cs="Times New Roman"/>
                <w:sz w:val="18"/>
                <w:szCs w:val="18"/>
              </w:rPr>
              <w:fldChar w:fldCharType="end"/>
            </w:r>
          </w:p>
        </w:tc>
        <w:tc>
          <w:tcPr>
            <w:tcW w:w="1086" w:type="dxa"/>
            <w:vMerge w:val="restart"/>
            <w:shd w:val="clear" w:color="auto" w:fill="auto"/>
          </w:tcPr>
          <w:p w:rsidR="003A0E53" w:rsidRPr="0021720D" w:rsidRDefault="003A0E53"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Kingdom</w:t>
            </w:r>
          </w:p>
        </w:tc>
        <w:tc>
          <w:tcPr>
            <w:tcW w:w="831" w:type="dxa"/>
            <w:shd w:val="clear" w:color="auto" w:fill="auto"/>
          </w:tcPr>
          <w:p w:rsidR="003A0E53" w:rsidRPr="0021720D" w:rsidRDefault="003A0E53"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35</w:t>
            </w:r>
          </w:p>
        </w:tc>
        <w:tc>
          <w:tcPr>
            <w:tcW w:w="746" w:type="dxa"/>
            <w:shd w:val="clear" w:color="auto" w:fill="auto"/>
          </w:tcPr>
          <w:p w:rsidR="003A0E53" w:rsidRPr="0021720D" w:rsidRDefault="003A0E53"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3A0E53" w:rsidRPr="0021720D" w:rsidRDefault="003A0E53"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3A0E53" w:rsidRPr="0021720D" w:rsidRDefault="003A0E53"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3A0E53" w:rsidRPr="0021720D" w:rsidRDefault="003A0E53"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3A0E53" w:rsidRPr="0021720D" w:rsidRDefault="003A0E53"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w:t>
            </w:r>
          </w:p>
        </w:tc>
        <w:tc>
          <w:tcPr>
            <w:tcW w:w="1161" w:type="dxa"/>
            <w:shd w:val="clear" w:color="auto" w:fill="auto"/>
          </w:tcPr>
          <w:p w:rsidR="003A0E53" w:rsidRPr="0021720D" w:rsidRDefault="003A0E53"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LL</w:t>
            </w:r>
          </w:p>
        </w:tc>
        <w:tc>
          <w:tcPr>
            <w:tcW w:w="1306" w:type="dxa"/>
            <w:shd w:val="clear" w:color="auto" w:fill="auto"/>
          </w:tcPr>
          <w:p w:rsidR="003A0E53" w:rsidRPr="0021720D" w:rsidRDefault="003A0E53"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3A0E53" w:rsidRPr="0021720D" w:rsidRDefault="003A0E53" w:rsidP="00F772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3A0E53" w:rsidRPr="0021720D" w:rsidRDefault="003A0E53" w:rsidP="00F7729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4</w:t>
            </w:r>
            <w:r w:rsidRPr="0021720D">
              <w:rPr>
                <w:rFonts w:ascii="Times New Roman" w:hAnsi="Times New Roman" w:cs="Times New Roman"/>
                <w:sz w:val="18"/>
                <w:szCs w:val="18"/>
              </w:rPr>
              <w:t xml:space="preserve"> months</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vMerge/>
            <w:shd w:val="clear" w:color="auto" w:fill="auto"/>
          </w:tcPr>
          <w:p w:rsidR="003A0E53" w:rsidRPr="00B0425A" w:rsidRDefault="003A0E53" w:rsidP="00637A62">
            <w:pPr>
              <w:rPr>
                <w:rFonts w:ascii="Times New Roman" w:hAnsi="Times New Roman" w:cs="Times New Roman"/>
                <w:b w:val="0"/>
                <w:sz w:val="18"/>
                <w:szCs w:val="18"/>
              </w:rPr>
            </w:pPr>
          </w:p>
        </w:tc>
        <w:tc>
          <w:tcPr>
            <w:tcW w:w="1086" w:type="dxa"/>
            <w:vMerge/>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31"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9</w:t>
            </w:r>
          </w:p>
        </w:tc>
        <w:tc>
          <w:tcPr>
            <w:tcW w:w="746"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431"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w:t>
            </w:r>
          </w:p>
        </w:tc>
        <w:tc>
          <w:tcPr>
            <w:tcW w:w="1161"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LL</w:t>
            </w:r>
          </w:p>
        </w:tc>
        <w:tc>
          <w:tcPr>
            <w:tcW w:w="1306"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3A0E53" w:rsidRPr="0021720D" w:rsidRDefault="003A0E53"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A9501E">
            <w:pPr>
              <w:rPr>
                <w:rFonts w:ascii="Times New Roman" w:hAnsi="Times New Roman" w:cs="Times New Roman"/>
                <w:b w:val="0"/>
                <w:sz w:val="18"/>
                <w:szCs w:val="18"/>
              </w:rPr>
            </w:pPr>
            <w:r w:rsidRPr="00B0425A">
              <w:rPr>
                <w:rFonts w:ascii="Times New Roman" w:hAnsi="Times New Roman" w:cs="Times New Roman"/>
                <w:b w:val="0"/>
                <w:sz w:val="18"/>
                <w:szCs w:val="18"/>
              </w:rPr>
              <w:t xml:space="preserve">Van der Warf et al. 1999 </w:t>
            </w:r>
            <w:r w:rsidR="001D7D2E" w:rsidRPr="00B0425A">
              <w:rPr>
                <w:rFonts w:ascii="Times New Roman" w:hAnsi="Times New Roman" w:cs="Times New Roman"/>
                <w:sz w:val="18"/>
                <w:szCs w:val="18"/>
              </w:rPr>
              <w:fldChar w:fldCharType="begin"/>
            </w:r>
            <w:r w:rsidR="00A9501E" w:rsidRPr="00B0425A">
              <w:rPr>
                <w:rFonts w:ascii="Times New Roman" w:hAnsi="Times New Roman" w:cs="Times New Roman"/>
                <w:b w:val="0"/>
                <w:sz w:val="18"/>
                <w:szCs w:val="18"/>
              </w:rPr>
              <w:instrText xml:space="preserve"> ADDIN EN.CITE &lt;EndNote&gt;&lt;Cite&gt;&lt;Author&gt;Van Der Werf&lt;/Author&gt;&lt;Year&gt;1999&lt;/Year&gt;&lt;RecNum&gt;70&lt;/RecNum&gt;&lt;DisplayText&gt;[2]&lt;/DisplayText&gt;&lt;record&gt;&lt;rec-number&gt;70&lt;/rec-number&gt;&lt;foreign-keys&gt;&lt;key app="EN" db-id="5s0fa5fzcrd5x8ewxr6xe5wdp9ffz9traz5t" timestamp="1513429064"&gt;70&lt;/key&gt;&lt;/foreign-keys&gt;&lt;ref-type name="Journal Article"&gt;17&lt;/ref-type&gt;&lt;contributors&gt;&lt;authors&gt;&lt;author&gt;Van Der Werf, T. S.&lt;/author&gt;&lt;author&gt;Timmer, A.&lt;/author&gt;&lt;author&gt;Zijlstra, J. G.&lt;/author&gt;&lt;/authors&gt;&lt;/contributors&gt;&lt;auth-address&gt;T.S. Van der Werf, Intensive and Respiratory Care Unit, Department of Internal Medicine, Groningen University Hospital, 9700 RB Groningen, Netherlands&lt;/auth-address&gt;&lt;titles&gt;&lt;title&gt;Fatal haemorrhage from Dieulafoy&amp;apos;s disease of the bronchus&lt;/title&gt;&lt;secondary-title&gt;Thorax&lt;/secondary-title&gt;&lt;/titles&gt;&lt;pages&gt;184-185&lt;/pages&gt;&lt;volume&gt;54&lt;/volume&gt;&lt;number&gt;2&lt;/number&gt;&lt;keywords&gt;&lt;keyword&gt;aged&lt;/keyword&gt;&lt;keyword&gt;arteriography&lt;/keyword&gt;&lt;keyword&gt;article&lt;/keyword&gt;&lt;keyword&gt;biopsy&lt;/keyword&gt;&lt;keyword&gt;bleeding&lt;/keyword&gt;&lt;keyword&gt;bronchoscopy&lt;/keyword&gt;&lt;keyword&gt;case report&lt;/keyword&gt;&lt;keyword&gt;chronic obstructive lung disease&lt;/keyword&gt;&lt;keyword&gt;congenital blood vessel malformation&lt;/keyword&gt;&lt;keyword&gt;Dieulafoy disease&lt;/keyword&gt;&lt;keyword&gt;fatality&lt;/keyword&gt;&lt;keyword&gt;female&lt;/keyword&gt;&lt;keyword&gt;hemoptysis&lt;/keyword&gt;&lt;keyword&gt;human&lt;/keyword&gt;&lt;keyword&gt;human tissue&lt;/keyword&gt;&lt;keyword&gt;lobar pneumonia&lt;/keyword&gt;&lt;keyword&gt;lung lobe&lt;/keyword&gt;&lt;keyword&gt;priority journal&lt;/keyword&gt;&lt;keyword&gt;respiratory failure&lt;/keyword&gt;&lt;keyword&gt;tuberculosis&lt;/keyword&gt;&lt;/keywords&gt;&lt;dates&gt;&lt;year&gt;1999&lt;/year&gt;&lt;/dates&gt;&lt;isbn&gt;0040-6376&lt;/isbn&gt;&lt;urls&gt;&lt;related-urls&gt;&lt;url&gt;&lt;style face="underline" font="default" size="100%"&gt;http://www.embase.com/search/results?subaction=viewrecord&amp;amp;from=export&amp;amp;id=L29101365&lt;/style&gt;&lt;/url&gt;&lt;/related-urls&gt;&lt;/urls&gt;&lt;custom5&gt;10325926&lt;/custom5&gt;&lt;remote-database-name&gt;Embase&amp;#xD;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A9501E" w:rsidRPr="00B0425A">
              <w:rPr>
                <w:rFonts w:ascii="Times New Roman" w:hAnsi="Times New Roman" w:cs="Times New Roman"/>
                <w:b w:val="0"/>
                <w:noProof/>
                <w:sz w:val="18"/>
                <w:szCs w:val="18"/>
              </w:rPr>
              <w:t>[2]</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etherlands</w:t>
            </w:r>
          </w:p>
        </w:tc>
        <w:tc>
          <w:tcPr>
            <w:tcW w:w="831"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70</w:t>
            </w:r>
          </w:p>
        </w:tc>
        <w:tc>
          <w:tcPr>
            <w:tcW w:w="74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ecent admission for RUL pneumonia and respiratory failure.</w:t>
            </w:r>
          </w:p>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Pulmonary tuberculosis 45 years back</w:t>
            </w:r>
          </w:p>
        </w:tc>
        <w:tc>
          <w:tcPr>
            <w:tcW w:w="1161"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LUL</w:t>
            </w:r>
          </w:p>
        </w:tc>
        <w:tc>
          <w:tcPr>
            <w:tcW w:w="130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037"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Death due to massive hemoptysis</w:t>
            </w:r>
          </w:p>
        </w:tc>
        <w:tc>
          <w:tcPr>
            <w:tcW w:w="81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Stoopen et al. 2001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Stoopen&lt;/Author&gt;&lt;Year&gt;2001&lt;/Year&gt;&lt;RecNum&gt;69&lt;/RecNum&gt;&lt;DisplayText&gt;[3]&lt;/DisplayText&gt;&lt;record&gt;&lt;rec-number&gt;69&lt;/rec-number&gt;&lt;foreign-keys&gt;&lt;key app="EN" db-id="5s0fa5fzcrd5x8ewxr6xe5wdp9ffz9traz5t" timestamp="1513429064"&gt;69&lt;/key&gt;&lt;/foreign-keys&gt;&lt;ref-type name="Journal Article"&gt;17&lt;/ref-type&gt;&lt;contributors&gt;&lt;authors&gt;&lt;author&gt;Stoopen, E.&lt;/author&gt;&lt;author&gt;Baquera-Heredia, J.&lt;/author&gt;&lt;author&gt;Cortes, D.&lt;/author&gt;&lt;author&gt;Green, L.&lt;/author&gt;&lt;/authors&gt;&lt;/contributors&gt;&lt;auth-address&gt;E. Stoopen, ABC Medical Center, CP 01120, D.F. Mexico, Mexico&lt;/auth-address&gt;&lt;titles&gt;&lt;title&gt;Dieulafoy&amp;apos;s disease of the bronchus in association with a paravertebral neurilemoma&lt;/title&gt;&lt;secondary-title&gt;Chest&lt;/secondary-title&gt;&lt;/titles&gt;&lt;pages&gt;292-294&lt;/pages&gt;&lt;volume&gt;119&lt;/volume&gt;&lt;number&gt;1&lt;/number&gt;&lt;keywords&gt;&lt;keyword&gt;adult&lt;/keyword&gt;&lt;keyword&gt;article&lt;/keyword&gt;&lt;keyword&gt;bronchus&lt;/keyword&gt;&lt;keyword&gt;case report&lt;/keyword&gt;&lt;keyword&gt;Dieulafoy disease&lt;/keyword&gt;&lt;keyword&gt;disease association&lt;/keyword&gt;&lt;keyword&gt;hemoptysis&lt;/keyword&gt;&lt;keyword&gt;human&lt;/keyword&gt;&lt;keyword&gt;human tissue&lt;/keyword&gt;&lt;keyword&gt;male&lt;/keyword&gt;&lt;keyword&gt;neurilemoma&lt;/keyword&gt;&lt;keyword&gt;priority journal&lt;/keyword&gt;&lt;keyword&gt;tumor localization&lt;/keyword&gt;&lt;/keywords&gt;&lt;dates&gt;&lt;year&gt;2001&lt;/year&gt;&lt;/dates&gt;&lt;isbn&gt;0012-3692&lt;/isbn&gt;&lt;urls&gt;&lt;related-urls&gt;&lt;url&gt;http://www.embase.com/search/results?subaction=viewrecord&amp;amp;from=export&amp;amp;id=L32150583&lt;/url&gt;&lt;url&gt;http://dx.doi.org/10.1378/chest.119.1.292&lt;/url&gt;&lt;/related-urls&gt;&lt;/urls&gt;&lt;custom5&gt;11157620&lt;/custom5&gt;&lt;electronic-resource-num&gt;10.1378/chest.119.1.292&lt;/electronic-resource-num&gt;&lt;remote-database-name&gt;Embase&amp;#xD;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3]</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exico</w:t>
            </w:r>
          </w:p>
        </w:tc>
        <w:tc>
          <w:tcPr>
            <w:tcW w:w="831"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1</w:t>
            </w:r>
          </w:p>
        </w:tc>
        <w:tc>
          <w:tcPr>
            <w:tcW w:w="74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c>
          <w:tcPr>
            <w:tcW w:w="1037"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c>
          <w:tcPr>
            <w:tcW w:w="1431" w:type="dxa"/>
            <w:shd w:val="clear" w:color="auto" w:fill="auto"/>
          </w:tcPr>
          <w:p w:rsidR="0053355E" w:rsidRPr="0021720D" w:rsidRDefault="0053355E" w:rsidP="00F7729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pistaxis. Paravertebral neurilemmoma</w:t>
            </w:r>
          </w:p>
        </w:tc>
        <w:tc>
          <w:tcPr>
            <w:tcW w:w="1161"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ML bronchus</w:t>
            </w:r>
          </w:p>
        </w:tc>
        <w:tc>
          <w:tcPr>
            <w:tcW w:w="130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Hope-Gill et al. 2002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Hope-Gill&lt;/Author&gt;&lt;Year&gt;2002&lt;/Year&gt;&lt;RecNum&gt;67&lt;/RecNum&gt;&lt;DisplayText&gt;[4]&lt;/DisplayText&gt;&lt;record&gt;&lt;rec-number&gt;67&lt;/rec-number&gt;&lt;foreign-keys&gt;&lt;key app="EN" db-id="5s0fa5fzcrd5x8ewxr6xe5wdp9ffz9traz5t" timestamp="1513429064"&gt;67&lt;/key&gt;&lt;/foreign-keys&gt;&lt;ref-type name="Journal Article"&gt;17&lt;/ref-type&gt;&lt;contributors&gt;&lt;authors&gt;&lt;author&gt;Hope-Gill, B.&lt;/author&gt;&lt;author&gt;Prathibha, B. V.&lt;/author&gt;&lt;/authors&gt;&lt;/contributors&gt;&lt;auth-address&gt;Respiratory Unit, Morriston Hospital, Swansea SA6 6NL.&lt;/auth-address&gt;&lt;titles&gt;&lt;title&gt;Bronchoscopic and angiographic findings in Dieulafoy&amp;apos;s disease of the bronchus&lt;/title&gt;&lt;secondary-title&gt;Hosp Med&lt;/secondary-title&gt;&lt;/titles&gt;&lt;periodical&gt;&lt;full-title&gt;Hosp Med&lt;/full-title&gt;&lt;/periodical&gt;&lt;pages&gt;178-9&lt;/pages&gt;&lt;volume&gt;63&lt;/volume&gt;&lt;number&gt;3&lt;/number&gt;&lt;edition&gt;2002/04/06&lt;/edition&gt;&lt;keywords&gt;&lt;keyword&gt;Bronchoscopy&lt;/keyword&gt;&lt;keyword&gt;Embolectomy&lt;/keyword&gt;&lt;keyword&gt;Humans&lt;/keyword&gt;&lt;keyword&gt;Male&lt;/keyword&gt;&lt;keyword&gt;Middle Aged&lt;/keyword&gt;&lt;keyword&gt;Pulmonary Artery/*abnormalities/diagnostic imaging&lt;/keyword&gt;&lt;keyword&gt;Tomography, X-Ray Computed/methods&lt;/keyword&gt;&lt;/keywords&gt;&lt;dates&gt;&lt;year&gt;2002&lt;/year&gt;&lt;pub-dates&gt;&lt;date&gt;Mar&lt;/date&gt;&lt;/pub-dates&gt;&lt;/dates&gt;&lt;isbn&gt;1462-3935 (Print)&amp;#xD;1462-3935 (Linking)&lt;/isbn&gt;&lt;accession-num&gt;11933825&lt;/accession-num&gt;&lt;urls&gt;&lt;related-urls&gt;&lt;url&gt;https://www.ncbi.nlm.nih.gov/pubmed/11933825&lt;/url&gt;&lt;/related-urls&gt;&lt;/urls&gt;&lt;custom5&gt;11933825&lt;/custom5&gt;&lt;remote-database-name&gt;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4]</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Kingdom</w:t>
            </w:r>
          </w:p>
        </w:tc>
        <w:tc>
          <w:tcPr>
            <w:tcW w:w="831"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49</w:t>
            </w:r>
          </w:p>
        </w:tc>
        <w:tc>
          <w:tcPr>
            <w:tcW w:w="74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ecurrent hemoptysis</w:t>
            </w:r>
          </w:p>
        </w:tc>
        <w:tc>
          <w:tcPr>
            <w:tcW w:w="867"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 (three admissions in previous ten years)</w:t>
            </w:r>
          </w:p>
        </w:tc>
        <w:tc>
          <w:tcPr>
            <w:tcW w:w="1431"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Pulmonary tuberculosis 14 years back</w:t>
            </w:r>
          </w:p>
        </w:tc>
        <w:tc>
          <w:tcPr>
            <w:tcW w:w="1161"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UL posterior segment medial wall</w:t>
            </w:r>
          </w:p>
        </w:tc>
        <w:tc>
          <w:tcPr>
            <w:tcW w:w="130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E</w:t>
            </w:r>
            <w:r w:rsidRPr="0021720D">
              <w:rPr>
                <w:rFonts w:ascii="Times New Roman" w:hAnsi="Times New Roman" w:cs="Times New Roman"/>
                <w:sz w:val="18"/>
                <w:szCs w:val="18"/>
              </w:rPr>
              <w:t>mbolization</w:t>
            </w:r>
          </w:p>
          <w:p w:rsidR="0053355E" w:rsidRPr="0021720D" w:rsidRDefault="0053355E" w:rsidP="00B33C9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37"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12 months</w:t>
            </w:r>
          </w:p>
          <w:p w:rsidR="0053355E" w:rsidRPr="0021720D" w:rsidRDefault="0053355E" w:rsidP="00B33C9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Bhatia et al. 2003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Bhatia&lt;/Author&gt;&lt;Year&gt;2003&lt;/Year&gt;&lt;RecNum&gt;14&lt;/RecNum&gt;&lt;DisplayText&gt;[5]&lt;/DisplayText&gt;&lt;record&gt;&lt;rec-number&gt;14&lt;/rec-number&gt;&lt;foreign-keys&gt;&lt;key app="EN" db-id="5s0fa5fzcrd5x8ewxr6xe5wdp9ffz9traz5t" timestamp="1513428386"&gt;14&lt;/key&gt;&lt;/foreign-keys&gt;&lt;ref-type name="Journal Article"&gt;17&lt;/ref-type&gt;&lt;contributors&gt;&lt;authors&gt;&lt;author&gt;Bhatia, P.&lt;/author&gt;&lt;author&gt;Hendy, M. S.&lt;/author&gt;&lt;author&gt;Li-Kam-Wa, E.&lt;/author&gt;&lt;author&gt;Bowyer, P. K.&lt;/author&gt;&lt;/authors&gt;&lt;/contributors&gt;&lt;auth-address&gt;Department of Respiratory Medicine, Blackpool Victoria Hospital, Blackpool, United Kingdom. naviapo@aol.com&lt;/auth-address&gt;&lt;titles&gt;&lt;title&gt;Recurrent embolotherapy in Dieulafoy&amp;apos;s disease of the bronchus&lt;/title&gt;&lt;secondary-title&gt;Can Respir J&lt;/secondary-title&gt;&lt;alt-title&gt;Canadian respiratory journal&lt;/alt-title&gt;&lt;/titles&gt;&lt;pages&gt;331-3&lt;/pages&gt;&lt;volume&gt;10&lt;/volume&gt;&lt;number&gt;6&lt;/number&gt;&lt;edition&gt;2003/10/08&lt;/edition&gt;&lt;keywords&gt;&lt;keyword&gt;Adult&lt;/keyword&gt;&lt;keyword&gt;Bronchial Diseases/*complications&lt;/keyword&gt;&lt;keyword&gt;Embolization, Therapeutic/*methods&lt;/keyword&gt;&lt;keyword&gt;Hemoptysis/etiology/therapy&lt;/keyword&gt;&lt;keyword&gt;Humans&lt;/keyword&gt;&lt;keyword&gt;Male&lt;/keyword&gt;&lt;keyword&gt;Reoperation&lt;/keyword&gt;&lt;keyword&gt;Treatment Outcome&lt;/keyword&gt;&lt;keyword&gt;Ulcer/*complications&lt;/keyword&gt;&lt;keyword&gt;Vascular Diseases/complications/*therapy&lt;/keyword&gt;&lt;/keywords&gt;&lt;dates&gt;&lt;year&gt;2003&lt;/year&gt;&lt;pub-dates&gt;&lt;date&gt;Sep&lt;/date&gt;&lt;/pub-dates&gt;&lt;/dates&gt;&lt;isbn&gt;1198-2241 (Print)&amp;#xD;1198-2241&lt;/isbn&gt;&lt;accession-num&gt;14530826&lt;/accession-num&gt;&lt;urls&gt;&lt;/urls&gt;&lt;remote-database-provider&gt;NLM&lt;/remote-database-provider&gt;&lt;language&gt;eng&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5]</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Kingdom</w:t>
            </w:r>
          </w:p>
        </w:tc>
        <w:tc>
          <w:tcPr>
            <w:tcW w:w="831"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2</w:t>
            </w:r>
          </w:p>
        </w:tc>
        <w:tc>
          <w:tcPr>
            <w:tcW w:w="74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ecurrent hemoptysis</w:t>
            </w:r>
          </w:p>
        </w:tc>
        <w:tc>
          <w:tcPr>
            <w:tcW w:w="867"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c>
          <w:tcPr>
            <w:tcW w:w="1037"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 (several times embolized in previous ten years)</w:t>
            </w:r>
          </w:p>
        </w:tc>
        <w:tc>
          <w:tcPr>
            <w:tcW w:w="1431" w:type="dxa"/>
            <w:shd w:val="clear" w:color="auto" w:fill="auto"/>
          </w:tcPr>
          <w:p w:rsidR="0053355E" w:rsidRPr="0021720D" w:rsidRDefault="0086199B"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86199B"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Right side</w:t>
            </w:r>
          </w:p>
        </w:tc>
        <w:tc>
          <w:tcPr>
            <w:tcW w:w="130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Embolization</w:t>
            </w:r>
          </w:p>
        </w:tc>
        <w:tc>
          <w:tcPr>
            <w:tcW w:w="1037" w:type="dxa"/>
            <w:shd w:val="clear" w:color="auto" w:fill="auto"/>
          </w:tcPr>
          <w:p w:rsidR="0053355E"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live</w:t>
            </w:r>
          </w:p>
          <w:p w:rsidR="0053355E" w:rsidRDefault="0053355E" w:rsidP="006766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53355E" w:rsidRDefault="0053355E" w:rsidP="006766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53355E" w:rsidRPr="00676681" w:rsidRDefault="0053355E" w:rsidP="006766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16" w:type="dxa"/>
            <w:shd w:val="clear" w:color="auto" w:fill="auto"/>
          </w:tcPr>
          <w:p w:rsidR="0053355E" w:rsidRPr="0021720D" w:rsidRDefault="0053355E" w:rsidP="00637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A</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vMerge w:val="restart"/>
            <w:shd w:val="clear" w:color="auto" w:fill="auto"/>
          </w:tcPr>
          <w:p w:rsidR="0070138C" w:rsidRPr="00B0425A" w:rsidRDefault="0070138C" w:rsidP="006329D2">
            <w:pPr>
              <w:rPr>
                <w:rFonts w:ascii="Times New Roman" w:hAnsi="Times New Roman" w:cs="Times New Roman"/>
                <w:b w:val="0"/>
                <w:sz w:val="18"/>
                <w:szCs w:val="18"/>
              </w:rPr>
            </w:pPr>
            <w:r w:rsidRPr="00B0425A">
              <w:rPr>
                <w:rFonts w:ascii="Times New Roman" w:hAnsi="Times New Roman" w:cs="Times New Roman"/>
                <w:b w:val="0"/>
                <w:sz w:val="18"/>
                <w:szCs w:val="18"/>
              </w:rPr>
              <w:t>Kuzucu et al. 2005</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Kuzucu&lt;/Author&gt;&lt;Year&gt;2005&lt;/Year&gt;&lt;RecNum&gt;64&lt;/RecNum&gt;&lt;DisplayText&gt;[6]&lt;/DisplayText&gt;&lt;record&gt;&lt;rec-number&gt;64&lt;/rec-number&gt;&lt;foreign-keys&gt;&lt;key app="EN" db-id="5s0fa5fzcrd5x8ewxr6xe5wdp9ffz9traz5t" timestamp="1513429063"&gt;64&lt;/key&gt;&lt;/foreign-keys&gt;&lt;ref-type name="Journal Article"&gt;17&lt;/ref-type&gt;&lt;contributors&gt;&lt;authors&gt;&lt;author&gt;Kuzucu, A.&lt;/author&gt;&lt;author&gt;Gurses, I.&lt;/author&gt;&lt;author&gt;Soysal, O.&lt;/author&gt;&lt;author&gt;Kutlu, R.&lt;/author&gt;&lt;author&gt;Ozgel, M.&lt;/author&gt;&lt;/authors&gt;&lt;/contributors&gt;&lt;auth-address&gt;Department of Thoracic Surgery, Pathology, and Radiology, Inonu University, Faculty of Medicine, Turgut Ozal Medical Center, Malatya, Turkey. akuzucu@inonu.edu.tr&lt;/auth-address&gt;&lt;titles&gt;&lt;title&gt;Dieulafoy&amp;apos;s disease: a cause of massive hemoptysis that is probably underdiagnosed&lt;/title&gt;&lt;secondary-title&gt;Ann Thorac Surg&lt;/secondary-title&gt;&lt;/titles&gt;&lt;periodical&gt;&lt;full-title&gt;Ann Thorac Surg&lt;/full-title&gt;&lt;/periodical&gt;&lt;pages&gt;1126-8&lt;/pages&gt;&lt;volume&gt;80&lt;/volume&gt;&lt;number&gt;3&lt;/number&gt;&lt;edition&gt;2005/08/27&lt;/edition&gt;&lt;keywords&gt;&lt;keyword&gt;Adult&lt;/keyword&gt;&lt;keyword&gt;Arteriovenous Malformations/*complications/*diagnosis/surgery&lt;/keyword&gt;&lt;keyword&gt;Bronchi/pathology&lt;/keyword&gt;&lt;keyword&gt;Bronchial Arteries/*abnormalities/surgery&lt;/keyword&gt;&lt;keyword&gt;Hemoptysis/*etiology&lt;/keyword&gt;&lt;keyword&gt;Humans&lt;/keyword&gt;&lt;keyword&gt;Male&lt;/keyword&gt;&lt;keyword&gt;Middle Aged&lt;/keyword&gt;&lt;keyword&gt;Treatment Outcome&lt;/keyword&gt;&lt;/keywords&gt;&lt;dates&gt;&lt;year&gt;2005&lt;/year&gt;&lt;pub-dates&gt;&lt;date&gt;Sep&lt;/date&gt;&lt;/pub-dates&gt;&lt;/dates&gt;&lt;isbn&gt;1552-6259 (Electronic)&amp;#xD;0003-4975 (Linking)&lt;/isbn&gt;&lt;accession-num&gt;16122511&lt;/accession-num&gt;&lt;urls&gt;&lt;related-urls&gt;&lt;url&gt;https://www.ncbi.nlm.nih.gov/pubmed/16122511&lt;/url&gt;&lt;/related-urls&gt;&lt;/urls&gt;&lt;custom5&gt;16122511&lt;/custom5&gt;&lt;electronic-resource-num&gt;10.1016/j.athoracsur.2004.02.118&lt;/electronic-resource-num&gt;&lt;remote-database-name&gt;Embase&amp;#xD;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6]</w:t>
            </w:r>
            <w:r w:rsidR="001D7D2E" w:rsidRPr="00B0425A">
              <w:rPr>
                <w:rFonts w:ascii="Times New Roman" w:hAnsi="Times New Roman" w:cs="Times New Roman"/>
                <w:sz w:val="18"/>
                <w:szCs w:val="18"/>
              </w:rPr>
              <w:fldChar w:fldCharType="end"/>
            </w:r>
          </w:p>
        </w:tc>
        <w:tc>
          <w:tcPr>
            <w:tcW w:w="1086" w:type="dxa"/>
            <w:vMerge w:val="restart"/>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Turkey</w:t>
            </w:r>
          </w:p>
        </w:tc>
        <w:tc>
          <w:tcPr>
            <w:tcW w:w="831"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28</w:t>
            </w:r>
          </w:p>
        </w:tc>
        <w:tc>
          <w:tcPr>
            <w:tcW w:w="746"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pirical ATT for hemoptysis</w:t>
            </w:r>
          </w:p>
        </w:tc>
        <w:tc>
          <w:tcPr>
            <w:tcW w:w="1161"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LLL</w:t>
            </w:r>
          </w:p>
        </w:tc>
        <w:tc>
          <w:tcPr>
            <w:tcW w:w="1306"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70138C" w:rsidRPr="0021720D" w:rsidRDefault="0070138C" w:rsidP="00637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12 months</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vMerge/>
            <w:shd w:val="clear" w:color="auto" w:fill="auto"/>
          </w:tcPr>
          <w:p w:rsidR="0070138C" w:rsidRPr="00B0425A" w:rsidRDefault="0070138C" w:rsidP="0038528C">
            <w:pPr>
              <w:rPr>
                <w:rFonts w:ascii="Times New Roman" w:hAnsi="Times New Roman" w:cs="Times New Roman"/>
                <w:b w:val="0"/>
                <w:sz w:val="18"/>
                <w:szCs w:val="18"/>
              </w:rPr>
            </w:pPr>
          </w:p>
        </w:tc>
        <w:tc>
          <w:tcPr>
            <w:tcW w:w="1086" w:type="dxa"/>
            <w:vMerge/>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31"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45</w:t>
            </w:r>
          </w:p>
        </w:tc>
        <w:tc>
          <w:tcPr>
            <w:tcW w:w="74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70138C"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ML</w:t>
            </w:r>
          </w:p>
        </w:tc>
        <w:tc>
          <w:tcPr>
            <w:tcW w:w="130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5</w:t>
            </w:r>
            <w:r w:rsidRPr="0021720D">
              <w:rPr>
                <w:rFonts w:ascii="Times New Roman" w:hAnsi="Times New Roman" w:cs="Times New Roman"/>
                <w:sz w:val="18"/>
                <w:szCs w:val="18"/>
              </w:rPr>
              <w:t xml:space="preserve">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Pomplun et al. 2005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Pomplun&lt;/Author&gt;&lt;Year&gt;2005&lt;/Year&gt;&lt;RecNum&gt;65&lt;/RecNum&gt;&lt;DisplayText&gt;[7]&lt;/DisplayText&gt;&lt;record&gt;&lt;rec-number&gt;65&lt;/rec-number&gt;&lt;foreign-keys&gt;&lt;key app="EN" db-id="5s0fa5fzcrd5x8ewxr6xe5wdp9ffz9traz5t" timestamp="1513429064"&gt;65&lt;/key&gt;&lt;/foreign-keys&gt;&lt;ref-type name="Journal Article"&gt;17&lt;/ref-type&gt;&lt;contributors&gt;&lt;authors&gt;&lt;author&gt;Pomplun, S.&lt;/author&gt;&lt;author&gt;Sheaff, M. T.&lt;/author&gt;&lt;/authors&gt;&lt;/contributors&gt;&lt;auth-address&gt;S. Pomplun, Royal London Hospital, London, United Kingdom&lt;/auth-address&gt;&lt;titles&gt;&lt;title&gt;Dieulafoy&amp;apos;s disease of the bronchus: An uncommon entity [7]&lt;/title&gt;&lt;secondary-title&gt;Histopathology&lt;/secondary-title&gt;&lt;/titles&gt;&lt;pages&gt;598-599&lt;/pages&gt;&lt;volume&gt;46&lt;/volume&gt;&lt;number&gt;5&lt;/number&gt;&lt;keywords&gt;&lt;keyword&gt;adult&lt;/keyword&gt;&lt;keyword&gt;bronchus disease&lt;/keyword&gt;&lt;keyword&gt;bronchus injury&lt;/keyword&gt;&lt;keyword&gt;case report&lt;/keyword&gt;&lt;keyword&gt;computer assisted tomography&lt;/keyword&gt;&lt;keyword&gt;Dieulafoy disease&lt;/keyword&gt;&lt;keyword&gt;embryo development&lt;/keyword&gt;&lt;keyword&gt;hemoptysis&lt;/keyword&gt;&lt;keyword&gt;histology&lt;/keyword&gt;&lt;keyword&gt;human&lt;/keyword&gt;&lt;keyword&gt;human tissue&lt;/keyword&gt;&lt;keyword&gt;letter&lt;/keyword&gt;&lt;keyword&gt;lobectomy&lt;/keyword&gt;&lt;keyword&gt;male&lt;/keyword&gt;&lt;keyword&gt;priority journal&lt;/keyword&gt;&lt;keyword&gt;rare disease&lt;/keyword&gt;&lt;/keywords&gt;&lt;dates&gt;&lt;year&gt;2005&lt;/year&gt;&lt;/dates&gt;&lt;isbn&gt;0309-0167&lt;/isbn&gt;&lt;urls&gt;&lt;related-urls&gt;&lt;url&gt;&lt;style face="underline" font="default" size="100%"&gt;http://www.embase.com/search/results?subaction=viewrecord&amp;amp;from=export&amp;amp;id=L40632323&lt;/style&gt;&lt;/url&gt;&lt;url&gt;&lt;style face="underline" font="default" size="100%"&gt;http://dx.doi.org/10.1111/j.1365-2559.2005.02024.x&lt;/style&gt;&lt;/url&gt;&lt;/related-urls&gt;&lt;/urls&gt;&lt;custom5&gt;15842649&lt;/custom5&gt;&lt;electronic-resource-num&gt;10.1111/j.1365-2559.2005.02024.x&lt;/electronic-resource-num&gt;&lt;remote-database-name&gt;Embase&amp;#xD;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7]</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Kingdom</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32</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c>
          <w:tcPr>
            <w:tcW w:w="1037"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UL</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53355E" w:rsidRPr="0021720D" w:rsidRDefault="0053355E" w:rsidP="007013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w:t>
            </w:r>
            <w:r w:rsidR="0070138C">
              <w:rPr>
                <w:rFonts w:ascii="Times New Roman" w:hAnsi="Times New Roman" w:cs="Times New Roman"/>
                <w:sz w:val="18"/>
                <w:szCs w:val="18"/>
              </w:rPr>
              <w:t>l</w:t>
            </w:r>
            <w:r w:rsidRPr="0021720D">
              <w:rPr>
                <w:rFonts w:ascii="Times New Roman" w:hAnsi="Times New Roman" w:cs="Times New Roman"/>
                <w:sz w:val="18"/>
                <w:szCs w:val="18"/>
              </w:rPr>
              <w:t>ive</w:t>
            </w:r>
          </w:p>
        </w:tc>
        <w:tc>
          <w:tcPr>
            <w:tcW w:w="816" w:type="dxa"/>
            <w:shd w:val="clear" w:color="auto" w:fill="auto"/>
          </w:tcPr>
          <w:p w:rsidR="0053355E" w:rsidRPr="0021720D" w:rsidRDefault="00221580"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vMerge w:val="restart"/>
            <w:shd w:val="clear" w:color="auto" w:fill="auto"/>
          </w:tcPr>
          <w:p w:rsidR="0070138C" w:rsidRPr="00B0425A" w:rsidRDefault="0070138C"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Loschhorn et al. 2006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Löschhorn&lt;/Author&gt;&lt;Year&gt;2006&lt;/Year&gt;&lt;RecNum&gt;63&lt;/RecNum&gt;&lt;DisplayText&gt;[8]&lt;/DisplayText&gt;&lt;record&gt;&lt;rec-number&gt;63&lt;/rec-number&gt;&lt;foreign-keys&gt;&lt;key app="EN" db-id="5s0fa5fzcrd5x8ewxr6xe5wdp9ffz9traz5t" timestamp="1513429063"&gt;63&lt;/key&gt;&lt;/foreign-keys&gt;&lt;ref-type name="Journal Article"&gt;17&lt;/ref-type&gt;&lt;contributors&gt;&lt;authors&gt;&lt;author&gt;Löschhorn, C.&lt;/author&gt;&lt;author&gt;Nierhoff, N.&lt;/author&gt;&lt;author&gt;Mayer, R.&lt;/author&gt;&lt;author&gt;Zaunbauer, W.&lt;/author&gt;&lt;author&gt;Neuweiler, J.&lt;/author&gt;&lt;author&gt;Knoblauch, A.&lt;/author&gt;&lt;/authors&gt;&lt;/contributors&gt;&lt;auth-address&gt;A. Knoblauch, Division of Pulmonary Medicine, Kantonsspital St. Gallen, CH-9007 St. Gallen, Switzerland&lt;/auth-address&gt;&lt;titles&gt;&lt;title&gt;Dieulafoy&amp;apos;s disease of the lung: A potential disaster for the bronchoscopist&lt;/title&gt;&lt;secondary-title&gt;Respiration&lt;/secondary-title&gt;&lt;/titles&gt;&lt;pages&gt;562-565&lt;/pages&gt;&lt;volume&gt;73&lt;/volume&gt;&lt;number&gt;4&lt;/number&gt;&lt;keywords&gt;&lt;keyword&gt;adult&lt;/keyword&gt;&lt;keyword&gt;angiography&lt;/keyword&gt;&lt;keyword&gt;article&lt;/keyword&gt;&lt;keyword&gt;biopsy&lt;/keyword&gt;&lt;keyword&gt;bleeding&lt;/keyword&gt;&lt;keyword&gt;bronchial artery&lt;/keyword&gt;&lt;keyword&gt;bronchoscopy&lt;/keyword&gt;&lt;keyword&gt;bronchus disease&lt;/keyword&gt;&lt;keyword&gt;case report&lt;/keyword&gt;&lt;keyword&gt;congenital blood vessel malformation&lt;/keyword&gt;&lt;keyword&gt;Dieulafoy disease&lt;/keyword&gt;&lt;keyword&gt;female&lt;/keyword&gt;&lt;keyword&gt;hemoptysis&lt;/keyword&gt;&lt;keyword&gt;human&lt;/keyword&gt;&lt;keyword&gt;outcome assessment&lt;/keyword&gt;&lt;keyword&gt;priority journal&lt;/keyword&gt;&lt;keyword&gt;pulmonary artery&lt;/keyword&gt;&lt;keyword&gt;ultrasound&lt;/keyword&gt;&lt;/keywords&gt;&lt;dates&gt;&lt;year&gt;2006&lt;/year&gt;&lt;/dates&gt;&lt;isbn&gt;0025-7931&lt;/isbn&gt;&lt;urls&gt;&lt;related-urls&gt;&lt;url&gt;&lt;style face="underline" font="default" size="100%"&gt;http://www.embase.com/search/results?subaction=viewrecord&amp;amp;from=export&amp;amp;id=L43909764&lt;/style&gt;&lt;/url&gt;&lt;url&gt;&lt;style face="underline" font="default" size="100%"&gt;http://dx.doi.org/10.1159/000088059&lt;/style&gt;&lt;/url&gt;&lt;/related-urls&gt;&lt;/urls&gt;&lt;custom5&gt;16141709&lt;/custom5&gt;&lt;electronic-resource-num&gt;10.1159/000088059&lt;/electronic-resource-num&gt;&lt;remote-database-name&gt;Embase&amp;#xD;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8]</w:t>
            </w:r>
            <w:r w:rsidR="001D7D2E" w:rsidRPr="00B0425A">
              <w:rPr>
                <w:rFonts w:ascii="Times New Roman" w:hAnsi="Times New Roman" w:cs="Times New Roman"/>
                <w:sz w:val="18"/>
                <w:szCs w:val="18"/>
              </w:rPr>
              <w:fldChar w:fldCharType="end"/>
            </w:r>
          </w:p>
        </w:tc>
        <w:tc>
          <w:tcPr>
            <w:tcW w:w="1086" w:type="dxa"/>
            <w:vMerge w:val="restart"/>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witzerland</w:t>
            </w:r>
          </w:p>
        </w:tc>
        <w:tc>
          <w:tcPr>
            <w:tcW w:w="831"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47</w:t>
            </w:r>
          </w:p>
        </w:tc>
        <w:tc>
          <w:tcPr>
            <w:tcW w:w="74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Hemoptysis</w:t>
            </w:r>
          </w:p>
        </w:tc>
        <w:tc>
          <w:tcPr>
            <w:tcW w:w="86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c>
          <w:tcPr>
            <w:tcW w:w="103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431" w:type="dxa"/>
            <w:shd w:val="clear" w:color="auto" w:fill="auto"/>
          </w:tcPr>
          <w:p w:rsidR="0070138C"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ML</w:t>
            </w:r>
          </w:p>
        </w:tc>
        <w:tc>
          <w:tcPr>
            <w:tcW w:w="130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72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vMerge/>
            <w:shd w:val="clear" w:color="auto" w:fill="auto"/>
          </w:tcPr>
          <w:p w:rsidR="0070138C" w:rsidRPr="00B0425A" w:rsidRDefault="0070138C" w:rsidP="0038528C">
            <w:pPr>
              <w:rPr>
                <w:rFonts w:ascii="Times New Roman" w:hAnsi="Times New Roman" w:cs="Times New Roman"/>
                <w:b w:val="0"/>
                <w:sz w:val="18"/>
                <w:szCs w:val="18"/>
              </w:rPr>
            </w:pPr>
          </w:p>
        </w:tc>
        <w:tc>
          <w:tcPr>
            <w:tcW w:w="1086" w:type="dxa"/>
            <w:vMerge/>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831"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2</w:t>
            </w:r>
          </w:p>
        </w:tc>
        <w:tc>
          <w:tcPr>
            <w:tcW w:w="74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Hemoptysis</w:t>
            </w:r>
          </w:p>
        </w:tc>
        <w:tc>
          <w:tcPr>
            <w:tcW w:w="867"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c>
          <w:tcPr>
            <w:tcW w:w="1037"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431" w:type="dxa"/>
            <w:shd w:val="clear" w:color="auto" w:fill="auto"/>
          </w:tcPr>
          <w:p w:rsidR="0070138C"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LL anterior basal opening</w:t>
            </w:r>
          </w:p>
        </w:tc>
        <w:tc>
          <w:tcPr>
            <w:tcW w:w="130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Fields et al. 2008 </w:t>
            </w:r>
            <w:r w:rsidR="001D7D2E" w:rsidRPr="00B0425A">
              <w:rPr>
                <w:rFonts w:ascii="Times New Roman" w:hAnsi="Times New Roman" w:cs="Times New Roman"/>
                <w:sz w:val="18"/>
                <w:szCs w:val="18"/>
              </w:rPr>
              <w:fldChar w:fldCharType="begin">
                <w:fldData xml:space="preserve">PEVuZE5vdGU+PENpdGU+PEF1dGhvcj5GaWVsZHM8L0F1dGhvcj48WWVhcj4yMDA4PC9ZZWFyPjxS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</w:fldData>
              </w:fldChar>
            </w:r>
            <w:r w:rsidR="006329D2" w:rsidRPr="00B0425A">
              <w:rPr>
                <w:rFonts w:ascii="Times New Roman" w:hAnsi="Times New Roman" w:cs="Times New Roman"/>
                <w:b w:val="0"/>
                <w:sz w:val="18"/>
                <w:szCs w:val="18"/>
              </w:rPr>
              <w:instrText xml:space="preserve"> ADDIN EN.CITE </w:instrText>
            </w:r>
            <w:r w:rsidR="006329D2" w:rsidRPr="00B0425A">
              <w:rPr>
                <w:rFonts w:ascii="Times New Roman" w:hAnsi="Times New Roman" w:cs="Times New Roman"/>
                <w:sz w:val="18"/>
                <w:szCs w:val="18"/>
              </w:rPr>
              <w:fldChar w:fldCharType="begin">
                <w:fldData xml:space="preserve">PEVuZE5vdGU+PENpdGU+PEF1dGhvcj5GaWVsZHM8L0F1dGhvcj48WWVhcj4yMDA4PC9ZZWFyPjxS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</w:fldData>
              </w:fldChar>
            </w:r>
            <w:r w:rsidR="006329D2" w:rsidRPr="00B0425A">
              <w:rPr>
                <w:rFonts w:ascii="Times New Roman" w:hAnsi="Times New Roman" w:cs="Times New Roman"/>
                <w:b w:val="0"/>
                <w:sz w:val="18"/>
                <w:szCs w:val="18"/>
              </w:rPr>
              <w:instrText xml:space="preserve"> ADDIN EN.CITE.DATA </w:instrText>
            </w:r>
            <w:r w:rsidR="006329D2" w:rsidRPr="00B0425A">
              <w:rPr>
                <w:rFonts w:ascii="Times New Roman" w:hAnsi="Times New Roman" w:cs="Times New Roman"/>
                <w:sz w:val="18"/>
                <w:szCs w:val="18"/>
              </w:rPr>
            </w:r>
            <w:r w:rsidR="006329D2" w:rsidRPr="00B0425A">
              <w:rPr>
                <w:rFonts w:ascii="Times New Roman" w:hAnsi="Times New Roman" w:cs="Times New Roman"/>
                <w:sz w:val="18"/>
                <w:szCs w:val="18"/>
              </w:rPr>
              <w:fldChar w:fldCharType="end"/>
            </w:r>
            <w:r w:rsidR="001D7D2E" w:rsidRPr="00B0425A">
              <w:rPr>
                <w:rFonts w:ascii="Times New Roman" w:hAnsi="Times New Roman" w:cs="Times New Roman"/>
                <w:sz w:val="18"/>
                <w:szCs w:val="18"/>
              </w:rPr>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9]</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States</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47</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Ischemic cardiomyopathy, iron deficiency anemia with no identifiable cause</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LMB (medial aspect)</w:t>
            </w:r>
          </w:p>
          <w:p w:rsidR="0053355E" w:rsidRPr="0021720D" w:rsidRDefault="0053355E" w:rsidP="00142C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53355E" w:rsidRPr="0021720D" w:rsidRDefault="0053355E" w:rsidP="00142C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rsidR="0053355E" w:rsidRPr="0021720D" w:rsidRDefault="0053355E" w:rsidP="00142C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Cryotherapy and silicone stenting</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8</w:t>
            </w:r>
            <w:r w:rsidRPr="0021720D">
              <w:rPr>
                <w:rFonts w:ascii="Times New Roman" w:hAnsi="Times New Roman" w:cs="Times New Roman"/>
                <w:sz w:val="18"/>
                <w:szCs w:val="18"/>
              </w:rPr>
              <w:t xml:space="preserve">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Gharagozloo et al. 2008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Gharagozloo&lt;/Author&gt;&lt;Year&gt;2008&lt;/Year&gt;&lt;RecNum&gt;56&lt;/RecNum&gt;&lt;DisplayText&gt;[10]&lt;/DisplayText&gt;&lt;record&gt;&lt;rec-number&gt;56&lt;/rec-number&gt;&lt;foreign-keys&gt;&lt;key app="EN" db-id="5s0fa5fzcrd5x8ewxr6xe5wdp9ffz9traz5t" timestamp="1513429063"&gt;56&lt;/key&gt;&lt;/foreign-keys&gt;&lt;ref-type name="Journal Article"&gt;17&lt;/ref-type&gt;&lt;contributors&gt;&lt;authors&gt;&lt;author&gt;Gharagozloo, F.&lt;/author&gt;&lt;author&gt;Rennert, D.&lt;/author&gt;&lt;author&gt;Margolis, M.&lt;/author&gt;&lt;author&gt;Tempesta, B.&lt;/author&gt;&lt;author&gt;Schwartz, A.&lt;/author&gt;&lt;author&gt;Cole, V.&lt;/author&gt;&lt;author&gt;Wang, K. P.&lt;/author&gt;&lt;/authors&gt;&lt;/contributors&gt;&lt;auth-address&gt;F. Gharagozloo, Washington Institute of Thoracic and Cardiovascular Surgery, Washington, DC 20037, United States&lt;/auth-address&gt;&lt;titles&gt;&lt;title&gt;Dieulafoy lesion of the bronchus: Review of the literature and report of the 13th case&lt;/title&gt;&lt;secondary-title&gt;Journal of Bronchology&lt;/secondary-title&gt;&lt;/titles&gt;&lt;pages&gt;38-40&lt;/pages&gt;&lt;volume&gt;15&lt;/volume&gt;&lt;number&gt;1&lt;/number&gt;&lt;keywords&gt;&lt;keyword&gt;adult&lt;/keyword&gt;&lt;keyword&gt;bleeding&lt;/keyword&gt;&lt;keyword&gt;bronchoscopy&lt;/keyword&gt;&lt;keyword&gt;bronchus biopsy&lt;/keyword&gt;&lt;keyword&gt;case report&lt;/keyword&gt;&lt;keyword&gt;Dieulafoy disease&lt;/keyword&gt;&lt;keyword&gt;emergency surgery&lt;/keyword&gt;&lt;keyword&gt;hemoptysis&lt;/keyword&gt;&lt;keyword&gt;human&lt;/keyword&gt;&lt;keyword&gt;lung lobectomy&lt;/keyword&gt;&lt;keyword&gt;male&lt;/keyword&gt;&lt;keyword&gt;priority journal&lt;/keyword&gt;&lt;keyword&gt;review&lt;/keyword&gt;&lt;keyword&gt;thoracotomy&lt;/keyword&gt;&lt;keyword&gt;treatment outcome&lt;/keyword&gt;&lt;/keywords&gt;&lt;dates&gt;&lt;year&gt;2008&lt;/year&gt;&lt;/dates&gt;&lt;isbn&gt;1070-8030&amp;#xD;1536-7959&lt;/isbn&gt;&lt;urls&gt;&lt;related-urls&gt;&lt;url&gt;&lt;style face="underline" font="default" size="100%"&gt;http://www.embase.com/search/results?subaction=viewrecord&amp;amp;from=export&amp;amp;id=L351044157&lt;/style&gt;&lt;/url&gt;&lt;url&gt;&lt;style face="underline" font="default" size="100%"&gt;http://dx.doi.org/10.1097/LBR.0b013e3181606114&lt;/style&gt;&lt;/url&gt;&lt;/related-urls&gt;&lt;/urls&gt;&lt;electronic-resource-num&gt;10.1097/LBR.0b013e3181606114&lt;/electronic-resource-num&gt;&lt;remote-database-name&gt;Embas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0]</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States</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1</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4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Two episodes of </w:t>
            </w:r>
            <w:r w:rsidR="00943DC3" w:rsidRPr="00943DC3">
              <w:rPr>
                <w:rFonts w:ascii="Times New Roman" w:hAnsi="Times New Roman" w:cs="Times New Roman"/>
                <w:noProof/>
                <w:sz w:val="18"/>
                <w:szCs w:val="18"/>
              </w:rPr>
              <w:t>left</w:t>
            </w:r>
            <w:r w:rsidR="00943DC3">
              <w:rPr>
                <w:rFonts w:ascii="Times New Roman" w:hAnsi="Times New Roman" w:cs="Times New Roman"/>
                <w:noProof/>
                <w:sz w:val="18"/>
                <w:szCs w:val="18"/>
              </w:rPr>
              <w:t>-</w:t>
            </w:r>
            <w:r w:rsidRPr="00943DC3">
              <w:rPr>
                <w:rFonts w:ascii="Times New Roman" w:hAnsi="Times New Roman" w:cs="Times New Roman"/>
                <w:noProof/>
                <w:sz w:val="18"/>
                <w:szCs w:val="18"/>
              </w:rPr>
              <w:t>sided</w:t>
            </w:r>
            <w:r w:rsidRPr="0021720D">
              <w:rPr>
                <w:rFonts w:ascii="Times New Roman" w:hAnsi="Times New Roman" w:cs="Times New Roman"/>
                <w:sz w:val="18"/>
                <w:szCs w:val="18"/>
              </w:rPr>
              <w:t xml:space="preserve"> pneumonia in the previous </w:t>
            </w:r>
            <w:r w:rsidRPr="0021720D">
              <w:rPr>
                <w:rFonts w:ascii="Times New Roman" w:hAnsi="Times New Roman" w:cs="Times New Roman"/>
                <w:sz w:val="18"/>
                <w:szCs w:val="18"/>
              </w:rPr>
              <w:lastRenderedPageBreak/>
              <w:t>year treated with antibiotics</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lastRenderedPageBreak/>
              <w:t>LLB</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lastRenderedPageBreak/>
              <w:t xml:space="preserve">Parrot et al. 2008 </w:t>
            </w:r>
            <w:r w:rsidR="001D7D2E" w:rsidRPr="00B0425A">
              <w:rPr>
                <w:rFonts w:ascii="Times New Roman" w:hAnsi="Times New Roman" w:cs="Times New Roman"/>
                <w:sz w:val="18"/>
                <w:szCs w:val="18"/>
              </w:rPr>
              <w:fldChar w:fldCharType="begin">
                <w:fldData xml:space="preserve">PEVuZE5vdGU+PENpdGU+PEF1dGhvcj5QYXJyb3Q8L0F1dGhvcj48WWVhcj4yMDA4PC9ZZWFyPjxS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</w:fldData>
              </w:fldChar>
            </w:r>
            <w:r w:rsidR="006329D2" w:rsidRPr="00B0425A">
              <w:rPr>
                <w:rFonts w:ascii="Times New Roman" w:hAnsi="Times New Roman" w:cs="Times New Roman"/>
                <w:b w:val="0"/>
                <w:sz w:val="18"/>
                <w:szCs w:val="18"/>
              </w:rPr>
              <w:instrText xml:space="preserve"> ADDIN EN.CITE </w:instrText>
            </w:r>
            <w:r w:rsidR="006329D2" w:rsidRPr="00B0425A">
              <w:rPr>
                <w:rFonts w:ascii="Times New Roman" w:hAnsi="Times New Roman" w:cs="Times New Roman"/>
                <w:sz w:val="18"/>
                <w:szCs w:val="18"/>
              </w:rPr>
              <w:fldChar w:fldCharType="begin">
                <w:fldData xml:space="preserve">PEVuZE5vdGU+PENpdGU+PEF1dGhvcj5QYXJyb3Q8L0F1dGhvcj48WWVhcj4yMDA4PC9ZZWFyPjxS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</w:fldData>
              </w:fldChar>
            </w:r>
            <w:r w:rsidR="006329D2" w:rsidRPr="00B0425A">
              <w:rPr>
                <w:rFonts w:ascii="Times New Roman" w:hAnsi="Times New Roman" w:cs="Times New Roman"/>
                <w:b w:val="0"/>
                <w:sz w:val="18"/>
                <w:szCs w:val="18"/>
              </w:rPr>
              <w:instrText xml:space="preserve"> ADDIN EN.CITE.DATA </w:instrText>
            </w:r>
            <w:r w:rsidR="006329D2" w:rsidRPr="00B0425A">
              <w:rPr>
                <w:rFonts w:ascii="Times New Roman" w:hAnsi="Times New Roman" w:cs="Times New Roman"/>
                <w:sz w:val="18"/>
                <w:szCs w:val="18"/>
              </w:rPr>
            </w:r>
            <w:r w:rsidR="006329D2" w:rsidRPr="00B0425A">
              <w:rPr>
                <w:rFonts w:ascii="Times New Roman" w:hAnsi="Times New Roman" w:cs="Times New Roman"/>
                <w:sz w:val="18"/>
                <w:szCs w:val="18"/>
              </w:rPr>
              <w:fldChar w:fldCharType="end"/>
            </w:r>
            <w:r w:rsidR="001D7D2E" w:rsidRPr="00B0425A">
              <w:rPr>
                <w:rFonts w:ascii="Times New Roman" w:hAnsi="Times New Roman" w:cs="Times New Roman"/>
                <w:sz w:val="18"/>
                <w:szCs w:val="18"/>
              </w:rPr>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1]</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rance</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4.3 (11.5)</w:t>
            </w:r>
            <w:r>
              <w:rPr>
                <w:rFonts w:ascii="Times New Roman" w:hAnsi="Times New Roman" w:cs="Times New Roman"/>
                <w:sz w:val="18"/>
                <w:szCs w:val="18"/>
              </w:rPr>
              <w:t>**</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M</w:t>
            </w:r>
          </w:p>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2F</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 (5)</w:t>
            </w:r>
          </w:p>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 (2)</w:t>
            </w:r>
          </w:p>
        </w:tc>
        <w:tc>
          <w:tcPr>
            <w:tcW w:w="14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COPD (n=2)</w:t>
            </w:r>
          </w:p>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PTB (n=1)</w:t>
            </w:r>
          </w:p>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Hypertension (n=2)</w:t>
            </w:r>
          </w:p>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TIA and unexplained intestinal bleed (n=1)</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 (n=7)</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Kang et al. 2009 </w:t>
            </w:r>
            <w:r w:rsidR="001D7D2E" w:rsidRPr="00B0425A">
              <w:rPr>
                <w:rFonts w:ascii="Times New Roman" w:hAnsi="Times New Roman" w:cs="Times New Roman"/>
                <w:sz w:val="18"/>
                <w:szCs w:val="18"/>
              </w:rPr>
              <w:fldChar w:fldCharType="begin">
                <w:fldData xml:space="preserve">PEVuZE5vdGU+PENpdGU+PEF1dGhvcj5LYW5nPC9BdXRob3I+PFllYXI+MjAwOTwvWWVhcj48UmVj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</w:fldData>
              </w:fldChar>
            </w:r>
            <w:r w:rsidR="006329D2" w:rsidRPr="00B0425A">
              <w:rPr>
                <w:rFonts w:ascii="Times New Roman" w:hAnsi="Times New Roman" w:cs="Times New Roman"/>
                <w:b w:val="0"/>
                <w:sz w:val="18"/>
                <w:szCs w:val="18"/>
              </w:rPr>
              <w:instrText xml:space="preserve"> ADDIN EN.CITE </w:instrText>
            </w:r>
            <w:r w:rsidR="006329D2" w:rsidRPr="00B0425A">
              <w:rPr>
                <w:rFonts w:ascii="Times New Roman" w:hAnsi="Times New Roman" w:cs="Times New Roman"/>
                <w:sz w:val="18"/>
                <w:szCs w:val="18"/>
              </w:rPr>
              <w:fldChar w:fldCharType="begin">
                <w:fldData xml:space="preserve">PEVuZE5vdGU+PENpdGU+PEF1dGhvcj5LYW5nPC9BdXRob3I+PFllYXI+MjAwOTwvWWVhcj48UmVj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</w:fldData>
              </w:fldChar>
            </w:r>
            <w:r w:rsidR="006329D2" w:rsidRPr="00B0425A">
              <w:rPr>
                <w:rFonts w:ascii="Times New Roman" w:hAnsi="Times New Roman" w:cs="Times New Roman"/>
                <w:b w:val="0"/>
                <w:sz w:val="18"/>
                <w:szCs w:val="18"/>
              </w:rPr>
              <w:instrText xml:space="preserve"> ADDIN EN.CITE.DATA </w:instrText>
            </w:r>
            <w:r w:rsidR="006329D2" w:rsidRPr="00B0425A">
              <w:rPr>
                <w:rFonts w:ascii="Times New Roman" w:hAnsi="Times New Roman" w:cs="Times New Roman"/>
                <w:sz w:val="18"/>
                <w:szCs w:val="18"/>
              </w:rPr>
            </w:r>
            <w:r w:rsidR="006329D2" w:rsidRPr="00B0425A">
              <w:rPr>
                <w:rFonts w:ascii="Times New Roman" w:hAnsi="Times New Roman" w:cs="Times New Roman"/>
                <w:sz w:val="18"/>
                <w:szCs w:val="18"/>
              </w:rPr>
              <w:fldChar w:fldCharType="end"/>
            </w:r>
            <w:r w:rsidR="001D7D2E" w:rsidRPr="00B0425A">
              <w:rPr>
                <w:rFonts w:ascii="Times New Roman" w:hAnsi="Times New Roman" w:cs="Times New Roman"/>
                <w:sz w:val="18"/>
                <w:szCs w:val="18"/>
              </w:rPr>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2]</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Korea</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74</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Hypertension</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UL</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D’Souza et al. 2010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D&amp;apos;Souza&lt;/Author&gt;&lt;Year&gt;2010&lt;/Year&gt;&lt;RecNum&gt;51&lt;/RecNum&gt;&lt;DisplayText&gt;[13]&lt;/DisplayText&gt;&lt;record&gt;&lt;rec-number&gt;51&lt;/rec-number&gt;&lt;foreign-keys&gt;&lt;key app="EN" db-id="5s0fa5fzcrd5x8ewxr6xe5wdp9ffz9traz5t" timestamp="1513429063"&gt;51&lt;/key&gt;&lt;/foreign-keys&gt;&lt;ref-type name="Journal Article"&gt;17&lt;/ref-type&gt;&lt;contributors&gt;&lt;authors&gt;&lt;author&gt;D&amp;apos;Souza, F.&lt;/author&gt;&lt;author&gt;Sharma, R.&lt;/author&gt;&lt;/authors&gt;&lt;/contributors&gt;&lt;auth-address&gt;F. D&amp;apos;Souza, Department of Anatomical Pathology, Institute of Clinical Pathology and Medical Research, University of Western, Sydney, NSW, Australia&lt;/auth-address&gt;&lt;titles&gt;&lt;title&gt;Dieulafoy&amp;apos;s disease of the bronchus&lt;/title&gt;&lt;secondary-title&gt;Pathology&lt;/secondary-title&gt;&lt;/titles&gt;&lt;pages&gt;683-684&lt;/pages&gt;&lt;volume&gt;42&lt;/volume&gt;&lt;number&gt;7&lt;/number&gt;&lt;keywords&gt;&lt;keyword&gt;artery&lt;/keyword&gt;&lt;keyword&gt;bronchus&lt;/keyword&gt;&lt;keyword&gt;bronchus disease&lt;/keyword&gt;&lt;keyword&gt;case report&lt;/keyword&gt;&lt;keyword&gt;female&lt;/keyword&gt;&lt;keyword&gt;human&lt;/keyword&gt;&lt;keyword&gt;letter&lt;/keyword&gt;&lt;keyword&gt;middle aged&lt;/keyword&gt;&lt;keyword&gt;pathology&lt;/keyword&gt;&lt;/keywords&gt;&lt;dates&gt;&lt;year&gt;2010&lt;/year&gt;&lt;/dates&gt;&lt;isbn&gt;0031-3025&amp;#xD;1465-3931&lt;/isbn&gt;&lt;urls&gt;&lt;related-urls&gt;&lt;url&gt;&lt;style face="underline" font="default" size="100%"&gt;http://www.embase.com/search/results?subaction=viewrecord&amp;amp;from=export&amp;amp;id=L360014468&lt;/style&gt;&lt;/url&gt;&lt;url&gt;&lt;style face="underline" font="default" size="100%"&gt;http://dx.doi.org/10.3109/00313025.2010.523687&lt;/style&gt;&lt;/url&gt;&lt;/related-urls&gt;&lt;/urls&gt;&lt;custom5&gt;21080881&lt;/custom5&gt;&lt;electronic-resource-num&gt;10.3109/00313025.2010.523687&lt;/electronic-resource-num&gt;&lt;remote-database-name&gt;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3]</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3A2A8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ustralia</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63</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Hemoptysis</w:t>
            </w:r>
          </w:p>
        </w:tc>
        <w:tc>
          <w:tcPr>
            <w:tcW w:w="867" w:type="dxa"/>
            <w:shd w:val="clear" w:color="auto" w:fill="auto"/>
          </w:tcPr>
          <w:p w:rsidR="0053355E" w:rsidRPr="0021720D" w:rsidRDefault="003A2A8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037"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Pr="0021720D" w:rsidRDefault="0053355E" w:rsidP="0073467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Bronchiectasis and chronic bronchitis</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MB 3 cm distal to carina</w:t>
            </w: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Died</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Guiroli et al. 2010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Gurioli&lt;/Author&gt;&lt;Year&gt;2010&lt;/Year&gt;&lt;RecNum&gt;50&lt;/RecNum&gt;&lt;DisplayText&gt;[14]&lt;/DisplayText&gt;&lt;record&gt;&lt;rec-number&gt;50&lt;/rec-number&gt;&lt;foreign-keys&gt;&lt;key app="EN" db-id="5s0fa5fzcrd5x8ewxr6xe5wdp9ffz9traz5t" timestamp="1513429063"&gt;50&lt;/key&gt;&lt;/foreign-keys&gt;&lt;ref-type name="Journal Article"&gt;17&lt;/ref-type&gt;&lt;contributors&gt;&lt;authors&gt;&lt;author&gt;Gurioli, C.&lt;/author&gt;&lt;author&gt;Casoni, G. L.&lt;/author&gt;&lt;author&gt;Gurioli, C.&lt;/author&gt;&lt;author&gt;Tomassetti, S.&lt;/author&gt;&lt;author&gt;Romagnoli, M.&lt;/author&gt;&lt;author&gt;Ravaglia, C.&lt;/author&gt;&lt;author&gt;Poletti, V.&lt;/author&gt;&lt;/authors&gt;&lt;/contributors&gt;&lt;auth-address&gt;Interventional Pulmonology Unit, Department of Thoracic Diseases, P.L. Pierantoni, G.B. Morgagni Hospital, Via Carlo Forlanini 34, 47100, Forli, Italy.&lt;/auth-address&gt;&lt;titles&gt;&lt;title&gt;Endobronchial ultrasound in Dieulafoy&amp;apos;s disease of the bronchus: an additional application of EBUS&lt;/title&gt;&lt;secondary-title&gt;Monaldi Arch Chest Dis&lt;/secondary-title&gt;&lt;/titles&gt;&lt;periodical&gt;&lt;full-title&gt;Monaldi Arch Chest Dis&lt;/full-title&gt;&lt;/periodical&gt;&lt;pages&gt;166-8&lt;/pages&gt;&lt;volume&gt;73&lt;/volume&gt;&lt;number&gt;4&lt;/number&gt;&lt;edition&gt;2011/03/26&lt;/edition&gt;&lt;keywords&gt;&lt;keyword&gt;Aged&lt;/keyword&gt;&lt;keyword&gt;Bronchial Diseases/*diagnostic imaging/etiology/therapy&lt;/keyword&gt;&lt;keyword&gt;*Bronchoscopy&lt;/keyword&gt;&lt;keyword&gt;*Endosonography&lt;/keyword&gt;&lt;keyword&gt;Humans&lt;/keyword&gt;&lt;keyword&gt;Male&lt;/keyword&gt;&lt;keyword&gt;Ultrasonography, Doppler, Color&lt;/keyword&gt;&lt;keyword&gt;Vascular Diseases/*diagnostic imaging/etiology/therapy&lt;/keyword&gt;&lt;/keywords&gt;&lt;dates&gt;&lt;year&gt;2010&lt;/year&gt;&lt;pub-dates&gt;&lt;date&gt;Dec&lt;/date&gt;&lt;/pub-dates&gt;&lt;/dates&gt;&lt;isbn&gt;1122-0643 (Print)&amp;#xD;1122-0643 (Linking)&lt;/isbn&gt;&lt;accession-num&gt;21434565&lt;/accession-num&gt;&lt;urls&gt;&lt;related-urls&gt;&lt;url&gt;https://www.ncbi.nlm.nih.gov/pubmed/21434565&lt;/url&gt;&lt;/related-urls&gt;&lt;/urls&gt;&lt;custom5&gt;21434565&lt;/custom5&gt;&lt;electronic-resource-num&gt;10.4081/monaldi.2010.287&lt;/electronic-resource-num&gt;&lt;remote-database-name&gt;Embase&amp;#xD;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4]</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Italy</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65</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Exertional </w:t>
            </w:r>
            <w:r w:rsidR="00926408">
              <w:rPr>
                <w:rFonts w:ascii="Times New Roman" w:hAnsi="Times New Roman" w:cs="Times New Roman"/>
                <w:sz w:val="18"/>
                <w:szCs w:val="18"/>
              </w:rPr>
              <w:t>dyspnea</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sthma, kidney and prostate cancer</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IB just above the opening of RML bronchus</w:t>
            </w:r>
          </w:p>
        </w:tc>
        <w:tc>
          <w:tcPr>
            <w:tcW w:w="1306" w:type="dxa"/>
            <w:shd w:val="clear" w:color="auto" w:fill="auto"/>
          </w:tcPr>
          <w:p w:rsidR="0053355E" w:rsidRPr="0021720D" w:rsidRDefault="00EB1D9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one</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Barisione et al. 2012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Barisione&lt;/Author&gt;&lt;Year&gt;2012&lt;/Year&gt;&lt;RecNum&gt;47&lt;/RecNum&gt;&lt;DisplayText&gt;[15]&lt;/DisplayText&gt;&lt;record&gt;&lt;rec-number&gt;47&lt;/rec-number&gt;&lt;foreign-keys&gt;&lt;key app="EN" db-id="5s0fa5fzcrd5x8ewxr6xe5wdp9ffz9traz5t" timestamp="1513429063"&gt;47&lt;/key&gt;&lt;/foreign-keys&gt;&lt;ref-type name="Journal Article"&gt;17&lt;/ref-type&gt;&lt;contributors&gt;&lt;authors&gt;&lt;author&gt;Barisione, E. E.&lt;/author&gt;&lt;author&gt;Ferretti, G. G.&lt;/author&gt;&lt;author&gt;Ravera, S. S.&lt;/author&gt;&lt;author&gt;Salio, M. M.&lt;/author&gt;&lt;/authors&gt;&lt;/contributors&gt;&lt;auth-address&gt;SS, Antonio e Biagio e C, Arrigo Hospital, Alessandria, Italy. ebarisione@ospedale.al.it.&lt;/auth-address&gt;&lt;titles&gt;&lt;title&gt;Dieulafoy&amp;apos;s disease of the bronchus: a possible mistake&lt;/title&gt;&lt;secondary-title&gt;Multidiscip Respir Med&lt;/secondary-title&gt;&lt;/titles&gt;&lt;periodical&gt;&lt;full-title&gt;Multidiscip Respir Med&lt;/full-title&gt;&lt;/periodical&gt;&lt;pages&gt;40&lt;/pages&gt;&lt;volume&gt;7&lt;/volume&gt;&lt;number&gt;1&lt;/number&gt;&lt;edition&gt;2012/11/10&lt;/edition&gt;&lt;keywords&gt;&lt;keyword&gt;tranexamic acid&lt;/keyword&gt;&lt;keyword&gt;adult&lt;/keyword&gt;&lt;keyword&gt;arteriography&lt;/keyword&gt;&lt;keyword&gt;article&lt;/keyword&gt;&lt;keyword&gt;artificial embolization&lt;/keyword&gt;&lt;keyword&gt;bleeding&lt;/keyword&gt;&lt;keyword&gt;bronchoscopy&lt;/keyword&gt;&lt;keyword&gt;bronchus mucosa&lt;/keyword&gt;&lt;keyword&gt;case report&lt;/keyword&gt;&lt;keyword&gt;computer assisted tomography&lt;/keyword&gt;&lt;keyword&gt;diagnostic imaging&lt;/keyword&gt;&lt;keyword&gt;Dieulafoy disease&lt;/keyword&gt;&lt;keyword&gt;female&lt;/keyword&gt;&lt;keyword&gt;hemoptysis&lt;/keyword&gt;&lt;keyword&gt;hospital admission&lt;/keyword&gt;&lt;keyword&gt;human&lt;/keyword&gt;&lt;keyword&gt;hypotension&lt;/keyword&gt;&lt;keyword&gt;intensive care unit&lt;/keyword&gt;&lt;keyword&gt;positron emission tomography&lt;/keyword&gt;&lt;/keywords&gt;&lt;dates&gt;&lt;year&gt;2012&lt;/year&gt;&lt;pub-dates&gt;&lt;date&gt;Nov 8&lt;/date&gt;&lt;/pub-dates&gt;&lt;/dates&gt;&lt;isbn&gt;2049-6958 (Electronic)&amp;#xD;1828-695X (Linking)&lt;/isbn&gt;&lt;accession-num&gt;23137343&lt;/accession-num&gt;&lt;urls&gt;&lt;related-urls&gt;&lt;url&gt;https://www.ncbi.nlm.nih.gov/pubmed/23137343&lt;/url&gt;&lt;/related-urls&gt;&lt;/urls&gt;&lt;custom2&gt;PMC3517463&lt;/custom2&gt;&lt;electronic-resource-num&gt;10.1186/2049-6958-7-40&lt;/electronic-resource-num&gt;&lt;remote-database-name&gt;Embas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5]</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Italy</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7</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Opening</w:t>
            </w:r>
            <w:r w:rsidRPr="0021720D">
              <w:rPr>
                <w:rFonts w:ascii="Times New Roman" w:hAnsi="Times New Roman" w:cs="Times New Roman"/>
                <w:sz w:val="18"/>
                <w:szCs w:val="18"/>
              </w:rPr>
              <w:t xml:space="preserve"> of RML bronchus</w:t>
            </w: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Kolb et al. 2012 </w:t>
            </w:r>
            <w:r w:rsidR="001D7D2E" w:rsidRPr="00B0425A">
              <w:rPr>
                <w:rFonts w:ascii="Times New Roman" w:hAnsi="Times New Roman" w:cs="Times New Roman"/>
                <w:sz w:val="18"/>
                <w:szCs w:val="18"/>
              </w:rPr>
              <w:fldChar w:fldCharType="begin">
                <w:fldData xml:space="preserve">PEVuZE5vdGU+PENpdGU+PEF1dGhvcj5Lb2xiPC9BdXRob3I+PFllYXI+MjAxMjwvWWVhcj48UmVj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</w:fldData>
              </w:fldChar>
            </w:r>
            <w:r w:rsidR="006329D2" w:rsidRPr="00B0425A">
              <w:rPr>
                <w:rFonts w:ascii="Times New Roman" w:hAnsi="Times New Roman" w:cs="Times New Roman"/>
                <w:b w:val="0"/>
                <w:sz w:val="18"/>
                <w:szCs w:val="18"/>
              </w:rPr>
              <w:instrText xml:space="preserve"> ADDIN EN.CITE </w:instrText>
            </w:r>
            <w:r w:rsidR="006329D2" w:rsidRPr="00B0425A">
              <w:rPr>
                <w:rFonts w:ascii="Times New Roman" w:hAnsi="Times New Roman" w:cs="Times New Roman"/>
                <w:sz w:val="18"/>
                <w:szCs w:val="18"/>
              </w:rPr>
              <w:fldChar w:fldCharType="begin">
                <w:fldData xml:space="preserve">PEVuZE5vdGU+PENpdGU+PEF1dGhvcj5Lb2xiPC9BdXRob3I+PFllYXI+MjAxMjwvWWVhcj48UmVj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</w:fldData>
              </w:fldChar>
            </w:r>
            <w:r w:rsidR="006329D2" w:rsidRPr="00B0425A">
              <w:rPr>
                <w:rFonts w:ascii="Times New Roman" w:hAnsi="Times New Roman" w:cs="Times New Roman"/>
                <w:b w:val="0"/>
                <w:sz w:val="18"/>
                <w:szCs w:val="18"/>
              </w:rPr>
              <w:instrText xml:space="preserve"> ADDIN EN.CITE.DATA </w:instrText>
            </w:r>
            <w:r w:rsidR="006329D2" w:rsidRPr="00B0425A">
              <w:rPr>
                <w:rFonts w:ascii="Times New Roman" w:hAnsi="Times New Roman" w:cs="Times New Roman"/>
                <w:sz w:val="18"/>
                <w:szCs w:val="18"/>
              </w:rPr>
            </w:r>
            <w:r w:rsidR="006329D2" w:rsidRPr="00B0425A">
              <w:rPr>
                <w:rFonts w:ascii="Times New Roman" w:hAnsi="Times New Roman" w:cs="Times New Roman"/>
                <w:sz w:val="18"/>
                <w:szCs w:val="18"/>
              </w:rPr>
              <w:fldChar w:fldCharType="end"/>
            </w:r>
            <w:r w:rsidR="001D7D2E" w:rsidRPr="00B0425A">
              <w:rPr>
                <w:rFonts w:ascii="Times New Roman" w:hAnsi="Times New Roman" w:cs="Times New Roman"/>
                <w:sz w:val="18"/>
                <w:szCs w:val="18"/>
              </w:rPr>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6]</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States</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44</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ecurrent hemoptysis</w:t>
            </w:r>
          </w:p>
        </w:tc>
        <w:tc>
          <w:tcPr>
            <w:tcW w:w="867"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037"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Opening of RLL bronchus</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Smith et al. 2014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Smith&lt;/Author&gt;&lt;Year&gt;2014&lt;/Year&gt;&lt;RecNum&gt;6&lt;/RecNum&gt;&lt;DisplayText&gt;[17]&lt;/DisplayText&gt;&lt;record&gt;&lt;rec-number&gt;6&lt;/rec-number&gt;&lt;foreign-keys&gt;&lt;key app="EN" db-id="5s0fa5fzcrd5x8ewxr6xe5wdp9ffz9traz5t" timestamp="1513428386"&gt;6&lt;/key&gt;&lt;/foreign-keys&gt;&lt;ref-type name="Journal Article"&gt;17&lt;/ref-type&gt;&lt;contributors&gt;&lt;authors&gt;&lt;author&gt;Smith, B.&lt;/author&gt;&lt;author&gt;Hart, D.&lt;/author&gt;&lt;author&gt;Alam, N.&lt;/author&gt;&lt;/authors&gt;&lt;/contributors&gt;&lt;auth-address&gt;St Vincent&amp;apos;s Hospital Melbourne, Australia.&lt;/auth-address&gt;&lt;titles&gt;&lt;title&gt;Dieulafoy&amp;apos;s disease of the bronchus: a rare cause of massive hemoptysis&lt;/title&gt;&lt;secondary-title&gt;Respirol Case Rep&lt;/secondary-title&gt;&lt;alt-title&gt;Respirology case reports&lt;/alt-title&gt;&lt;/titles&gt;&lt;pages&gt;55-6&lt;/pages&gt;&lt;volume&gt;2&lt;/volume&gt;&lt;number&gt;2&lt;/number&gt;&lt;edition&gt;2014/12/05&lt;/edition&gt;&lt;keywords&gt;&lt;keyword&gt;Dieulafoy&amp;apos;s disease&lt;/keyword&gt;&lt;keyword&gt;hemoptysis&lt;/keyword&gt;&lt;/keywords&gt;&lt;dates&gt;&lt;year&gt;2014&lt;/year&gt;&lt;pub-dates&gt;&lt;date&gt;Jun&lt;/date&gt;&lt;/pub-dates&gt;&lt;/dates&gt;&lt;isbn&gt;2051-3380 (Print)&amp;#xD;2051-3380&lt;/isbn&gt;&lt;accession-num&gt;25473566&lt;/accession-num&gt;&lt;urls&gt;&lt;/urls&gt;&lt;custom2&gt;PMC4184505&lt;/custom2&gt;&lt;electronic-resource-num&gt;10.1002/rcr2.47&lt;/electronic-resource-num&gt;&lt;remote-database-provider&gt;NLM&lt;/remote-database-provider&gt;&lt;language&gt;eng&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7]</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ustralia</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30</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Blood </w:t>
            </w:r>
            <w:r w:rsidRPr="00994DA9">
              <w:rPr>
                <w:rFonts w:ascii="Times New Roman" w:hAnsi="Times New Roman" w:cs="Times New Roman"/>
                <w:noProof/>
                <w:sz w:val="18"/>
                <w:szCs w:val="18"/>
              </w:rPr>
              <w:t>seen</w:t>
            </w:r>
            <w:r w:rsidRPr="0021720D">
              <w:rPr>
                <w:rFonts w:ascii="Times New Roman" w:hAnsi="Times New Roman" w:cs="Times New Roman"/>
                <w:sz w:val="18"/>
                <w:szCs w:val="18"/>
              </w:rPr>
              <w:t xml:space="preserve"> at basal segment of RLL</w:t>
            </w: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p w:rsidR="0053355E" w:rsidRPr="0021720D" w:rsidRDefault="0053355E" w:rsidP="00F631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22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noProof/>
                <w:sz w:val="18"/>
                <w:szCs w:val="18"/>
              </w:rPr>
              <w:t>Dalar</w:t>
            </w:r>
            <w:r w:rsidRPr="00B0425A">
              <w:rPr>
                <w:rFonts w:ascii="Times New Roman" w:hAnsi="Times New Roman" w:cs="Times New Roman"/>
                <w:b w:val="0"/>
                <w:sz w:val="18"/>
                <w:szCs w:val="18"/>
              </w:rPr>
              <w:t xml:space="preserve"> et al. 2015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Dalar&lt;/Author&gt;&lt;Year&gt;2015&lt;/Year&gt;&lt;RecNum&gt;8&lt;/RecNum&gt;&lt;DisplayText&gt;[18]&lt;/DisplayText&gt;&lt;record&gt;&lt;rec-number&gt;8&lt;/rec-number&gt;&lt;foreign-keys&gt;&lt;key app="EN" db-id="5s0fa5fzcrd5x8ewxr6xe5wdp9ffz9traz5t" timestamp="1513428386"&gt;8&lt;/key&gt;&lt;/foreign-keys&gt;&lt;ref-type name="Journal Article"&gt;17&lt;/ref-type&gt;&lt;contributors&gt;&lt;authors&gt;&lt;author&gt;Dalar, L.&lt;/author&gt;&lt;author&gt;Sokucu, S. N.&lt;/author&gt;&lt;author&gt;Ozdemir, C.&lt;/author&gt;&lt;author&gt;Buyukkale, S.&lt;/author&gt;&lt;author&gt;Altin, S.&lt;/author&gt;&lt;/authors&gt;&lt;/contributors&gt;&lt;auth-address&gt;Department of Pulmonary Medicine, School of Medicine, Istanbul Bilim University, Istanbul, Turkey. leventdalar@gmail.com.&amp;#xD;Department of Interventional Pulmonology.&amp;#xD;Department of Thoracic Surgery, Yedikule Chest Diseases and Thoracic Surgery Teaching and Research Hospital, Istanbul, Turkey.&lt;/auth-address&gt;&lt;titles&gt;&lt;title&gt;Endobronchial argon plasma coagulation for treatment of Dieulafoy disease&lt;/title&gt;&lt;secondary-title&gt;Respir Care&lt;/secondary-title&gt;&lt;alt-title&gt;Respiratory care&lt;/alt-title&gt;&lt;/titles&gt;&lt;pages&gt;e11-3&lt;/pages&gt;&lt;volume&gt;60&lt;/volume&gt;&lt;number&gt;1&lt;/number&gt;&lt;edition&gt;2014/08/28&lt;/edition&gt;&lt;keywords&gt;&lt;keyword&gt;Adult&lt;/keyword&gt;&lt;keyword&gt;*Argon Plasma Coagulation&lt;/keyword&gt;&lt;keyword&gt;Bronchial Diseases/*therapy&lt;/keyword&gt;&lt;keyword&gt;Bronchoscopy&lt;/keyword&gt;&lt;keyword&gt;Hemoptysis/etiology/therapy&lt;/keyword&gt;&lt;keyword&gt;Hemostasis, Endoscopic/*methods&lt;/keyword&gt;&lt;keyword&gt;Humans&lt;/keyword&gt;&lt;keyword&gt;Male&lt;/keyword&gt;&lt;keyword&gt;Vascular Diseases/*therapy&lt;/keyword&gt;&lt;keyword&gt;Dieulafoy disease&lt;/keyword&gt;&lt;keyword&gt;coagulation&lt;/keyword&gt;&lt;keyword&gt;hemoptysis&lt;/keyword&gt;&lt;keyword&gt;vascular malformation&lt;/keyword&gt;&lt;/keywords&gt;&lt;dates&gt;&lt;year&gt;2015&lt;/year&gt;&lt;pub-dates&gt;&lt;date&gt;Jan&lt;/date&gt;&lt;/pub-dates&gt;&lt;/dates&gt;&lt;isbn&gt;0020-1324&lt;/isbn&gt;&lt;accession-num&gt;25161300&lt;/accession-num&gt;&lt;urls&gt;&lt;/urls&gt;&lt;electronic-resource-num&gt;10.4187/respcare.03307&lt;/electronic-resource-num&gt;&lt;remote-database-provider&gt;NLM&lt;/remote-database-provider&gt;&lt;language&gt;eng&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8]</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Turkey</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28</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Opening</w:t>
            </w:r>
            <w:r w:rsidRPr="0021720D">
              <w:rPr>
                <w:rFonts w:ascii="Times New Roman" w:hAnsi="Times New Roman" w:cs="Times New Roman"/>
                <w:sz w:val="18"/>
                <w:szCs w:val="18"/>
              </w:rPr>
              <w:t xml:space="preserve"> of LUL bronchus</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PC (rigid bronchoscopy)</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24 months</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Ganganah et al. 2015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Ganganah&lt;/Author&gt;&lt;Year&gt;2015&lt;/Year&gt;&lt;RecNum&gt;4&lt;/RecNum&gt;&lt;DisplayText&gt;[19]&lt;/DisplayText&gt;&lt;record&gt;&lt;rec-number&gt;4&lt;/rec-number&gt;&lt;foreign-keys&gt;&lt;key app="EN" db-id="5s0fa5fzcrd5x8ewxr6xe5wdp9ffz9traz5t" timestamp="1513428386"&gt;4&lt;/key&gt;&lt;/foreign-keys&gt;&lt;ref-type name="Journal Article"&gt;17&lt;/ref-type&gt;&lt;contributors&gt;&lt;authors&gt;&lt;author&gt;Ganganah, O.&lt;/author&gt;&lt;author&gt;Guo, S.&lt;/author&gt;&lt;author&gt;Chiniah, M.&lt;/author&gt;&lt;author&gt;Sah, S. K.&lt;/author&gt;&lt;author&gt;Wu, J.&lt;/author&gt;&lt;/authors&gt;&lt;/contributors&gt;&lt;auth-address&gt;Department of Respiratory Medicine, First Affiliated Hospital of Chongqing Medical University Chongqing, Chongqing, China.&lt;/auth-address&gt;&lt;titles&gt;&lt;title&gt;Endobronchial ultrasound and bronchial artery embolization for Dieulafoy&amp;apos;s disease of the bronchus in a teenager: A case report&lt;/title&gt;&lt;secondary-title&gt;Respir Med Case Rep&lt;/secondary-title&gt;&lt;alt-title&gt;Respiratory medicine case reports&lt;/alt-title&gt;&lt;/titles&gt;&lt;pages&gt;20-3&lt;/pages&gt;&lt;volume&gt;16&lt;/volume&gt;&lt;edition&gt;2016/01/09&lt;/edition&gt;&lt;keywords&gt;&lt;keyword&gt;Bronchial artery embolization&lt;/keyword&gt;&lt;keyword&gt;Dieulafoy&amp;apos;s disease&lt;/keyword&gt;&lt;keyword&gt;Endobronchial ultrasound&lt;/keyword&gt;&lt;keyword&gt;Hemoptysis&lt;/keyword&gt;&lt;/keywords&gt;&lt;dates&gt;&lt;year&gt;2015&lt;/year&gt;&lt;/dates&gt;&lt;isbn&gt;2213-0071 (Print)&amp;#xD;2213-0071&lt;/isbn&gt;&lt;accession-num&gt;26744645&lt;/accession-num&gt;&lt;urls&gt;&lt;/urls&gt;&lt;custom2&gt;PMC4681900&lt;/custom2&gt;&lt;electronic-resource-num&gt;10.1016/j.rmcr.2015.04.007&lt;/electronic-resource-num&gt;&lt;remote-database-provider&gt;NLM&lt;/remote-database-provider&gt;&lt;language&gt;eng&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19]</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China</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13</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431"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Posterior</w:t>
            </w:r>
            <w:r w:rsidRPr="0021720D">
              <w:rPr>
                <w:rFonts w:ascii="Times New Roman" w:hAnsi="Times New Roman" w:cs="Times New Roman"/>
                <w:sz w:val="18"/>
                <w:szCs w:val="18"/>
              </w:rPr>
              <w:t xml:space="preserve"> basal segment of RLL</w:t>
            </w: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5</w:t>
            </w:r>
            <w:r w:rsidRPr="0021720D">
              <w:rPr>
                <w:rFonts w:ascii="Times New Roman" w:hAnsi="Times New Roman" w:cs="Times New Roman"/>
                <w:sz w:val="18"/>
                <w:szCs w:val="18"/>
              </w:rPr>
              <w:t xml:space="preserve">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Lin et al. 2015 </w:t>
            </w:r>
            <w:r w:rsidR="001D7D2E" w:rsidRPr="00B0425A">
              <w:rPr>
                <w:rFonts w:ascii="Times New Roman" w:hAnsi="Times New Roman" w:cs="Times New Roman"/>
                <w:sz w:val="18"/>
                <w:szCs w:val="18"/>
              </w:rPr>
              <w:fldChar w:fldCharType="begin">
                <w:fldData xml:space="preserve">PEVuZE5vdGU+PENpdGU+PEF1dGhvcj5MaW48L0F1dGhvcj48WWVhcj4yMDE1PC9ZZWFyPjxSZWNO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</w:fldData>
              </w:fldChar>
            </w:r>
            <w:r w:rsidR="006329D2" w:rsidRPr="00B0425A">
              <w:rPr>
                <w:rFonts w:ascii="Times New Roman" w:hAnsi="Times New Roman" w:cs="Times New Roman"/>
                <w:b w:val="0"/>
                <w:sz w:val="18"/>
                <w:szCs w:val="18"/>
              </w:rPr>
              <w:instrText xml:space="preserve"> ADDIN EN.CITE </w:instrText>
            </w:r>
            <w:r w:rsidR="006329D2" w:rsidRPr="00B0425A">
              <w:rPr>
                <w:rFonts w:ascii="Times New Roman" w:hAnsi="Times New Roman" w:cs="Times New Roman"/>
                <w:sz w:val="18"/>
                <w:szCs w:val="18"/>
              </w:rPr>
              <w:fldChar w:fldCharType="begin">
                <w:fldData xml:space="preserve">PEVuZE5vdGU+PENpdGU+PEF1dGhvcj5MaW48L0F1dGhvcj48WWVhcj4yMDE1PC9ZZWFyPjxSZWNO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</w:fldData>
              </w:fldChar>
            </w:r>
            <w:r w:rsidR="006329D2" w:rsidRPr="00B0425A">
              <w:rPr>
                <w:rFonts w:ascii="Times New Roman" w:hAnsi="Times New Roman" w:cs="Times New Roman"/>
                <w:b w:val="0"/>
                <w:sz w:val="18"/>
                <w:szCs w:val="18"/>
              </w:rPr>
              <w:instrText xml:space="preserve"> ADDIN EN.CITE.DATA </w:instrText>
            </w:r>
            <w:r w:rsidR="006329D2" w:rsidRPr="00B0425A">
              <w:rPr>
                <w:rFonts w:ascii="Times New Roman" w:hAnsi="Times New Roman" w:cs="Times New Roman"/>
                <w:sz w:val="18"/>
                <w:szCs w:val="18"/>
              </w:rPr>
            </w:r>
            <w:r w:rsidR="006329D2" w:rsidRPr="00B0425A">
              <w:rPr>
                <w:rFonts w:ascii="Times New Roman" w:hAnsi="Times New Roman" w:cs="Times New Roman"/>
                <w:sz w:val="18"/>
                <w:szCs w:val="18"/>
              </w:rPr>
              <w:fldChar w:fldCharType="end"/>
            </w:r>
            <w:r w:rsidR="001D7D2E" w:rsidRPr="00B0425A">
              <w:rPr>
                <w:rFonts w:ascii="Times New Roman" w:hAnsi="Times New Roman" w:cs="Times New Roman"/>
                <w:sz w:val="18"/>
                <w:szCs w:val="18"/>
              </w:rPr>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20]</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States</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5</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Intermittent 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nterior aspect of RMB</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Padilla-serrano et al. 2015 </w:t>
            </w:r>
            <w:r w:rsidR="001D7D2E" w:rsidRPr="00B0425A">
              <w:rPr>
                <w:rFonts w:ascii="Times New Roman" w:hAnsi="Times New Roman" w:cs="Times New Roman"/>
                <w:sz w:val="18"/>
                <w:szCs w:val="18"/>
              </w:rPr>
              <w:fldChar w:fldCharType="begin">
                <w:fldData xml:space="preserve">PEVuZE5vdGU+PENpdGU+PEF1dGhvcj5QYWRpbGxhLVNlcnJhbm88L0F1dGhvcj48WWVhcj4yMDE1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</w:fldData>
              </w:fldChar>
            </w:r>
            <w:r w:rsidR="006329D2" w:rsidRPr="00B0425A">
              <w:rPr>
                <w:rFonts w:ascii="Times New Roman" w:hAnsi="Times New Roman" w:cs="Times New Roman"/>
                <w:b w:val="0"/>
                <w:sz w:val="18"/>
                <w:szCs w:val="18"/>
              </w:rPr>
              <w:instrText xml:space="preserve"> ADDIN EN.CITE </w:instrText>
            </w:r>
            <w:r w:rsidR="006329D2" w:rsidRPr="00B0425A">
              <w:rPr>
                <w:rFonts w:ascii="Times New Roman" w:hAnsi="Times New Roman" w:cs="Times New Roman"/>
                <w:sz w:val="18"/>
                <w:szCs w:val="18"/>
              </w:rPr>
              <w:fldChar w:fldCharType="begin">
                <w:fldData xml:space="preserve">PEVuZE5vdGU+PENpdGU+PEF1dGhvcj5QYWRpbGxhLVNlcnJhbm88L0F1dGhvcj48WWVhcj4yMDE1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</w:fldData>
              </w:fldChar>
            </w:r>
            <w:r w:rsidR="006329D2" w:rsidRPr="00B0425A">
              <w:rPr>
                <w:rFonts w:ascii="Times New Roman" w:hAnsi="Times New Roman" w:cs="Times New Roman"/>
                <w:b w:val="0"/>
                <w:sz w:val="18"/>
                <w:szCs w:val="18"/>
              </w:rPr>
              <w:instrText xml:space="preserve"> ADDIN EN.CITE.DATA </w:instrText>
            </w:r>
            <w:r w:rsidR="006329D2" w:rsidRPr="00B0425A">
              <w:rPr>
                <w:rFonts w:ascii="Times New Roman" w:hAnsi="Times New Roman" w:cs="Times New Roman"/>
                <w:sz w:val="18"/>
                <w:szCs w:val="18"/>
              </w:rPr>
            </w:r>
            <w:r w:rsidR="006329D2" w:rsidRPr="00B0425A">
              <w:rPr>
                <w:rFonts w:ascii="Times New Roman" w:hAnsi="Times New Roman" w:cs="Times New Roman"/>
                <w:sz w:val="18"/>
                <w:szCs w:val="18"/>
              </w:rPr>
              <w:fldChar w:fldCharType="end"/>
            </w:r>
            <w:r w:rsidR="001D7D2E" w:rsidRPr="00B0425A">
              <w:rPr>
                <w:rFonts w:ascii="Times New Roman" w:hAnsi="Times New Roman" w:cs="Times New Roman"/>
                <w:sz w:val="18"/>
                <w:szCs w:val="18"/>
              </w:rPr>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21]</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pain</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49</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R* side (no lesion </w:t>
            </w:r>
            <w:r w:rsidRPr="00992E8C">
              <w:rPr>
                <w:rFonts w:ascii="Times New Roman" w:hAnsi="Times New Roman" w:cs="Times New Roman"/>
                <w:noProof/>
                <w:sz w:val="18"/>
                <w:szCs w:val="18"/>
              </w:rPr>
              <w:t>visualized</w:t>
            </w:r>
            <w:r w:rsidRPr="0021720D">
              <w:rPr>
                <w:rFonts w:ascii="Times New Roman" w:hAnsi="Times New Roman" w:cs="Times New Roman"/>
                <w:sz w:val="18"/>
                <w:szCs w:val="18"/>
              </w:rPr>
              <w:t xml:space="preserve">, only clot seen. On </w:t>
            </w:r>
            <w:r w:rsidRPr="00994DA9">
              <w:rPr>
                <w:rFonts w:ascii="Times New Roman" w:hAnsi="Times New Roman" w:cs="Times New Roman"/>
                <w:noProof/>
                <w:sz w:val="18"/>
                <w:szCs w:val="18"/>
              </w:rPr>
              <w:t>angiography</w:t>
            </w:r>
            <w:r w:rsidR="00994DA9" w:rsidRPr="00994DA9">
              <w:rPr>
                <w:rFonts w:ascii="Times New Roman" w:hAnsi="Times New Roman" w:cs="Times New Roman"/>
                <w:noProof/>
                <w:sz w:val="18"/>
                <w:szCs w:val="18"/>
              </w:rPr>
              <w:t>,</w:t>
            </w:r>
            <w:r w:rsidRPr="00994DA9">
              <w:rPr>
                <w:rFonts w:ascii="Times New Roman" w:hAnsi="Times New Roman" w:cs="Times New Roman"/>
                <w:noProof/>
                <w:sz w:val="18"/>
                <w:szCs w:val="18"/>
              </w:rPr>
              <w:t xml:space="preserve"> suspicious</w:t>
            </w:r>
            <w:r w:rsidRPr="0021720D">
              <w:rPr>
                <w:rFonts w:ascii="Times New Roman" w:hAnsi="Times New Roman" w:cs="Times New Roman"/>
                <w:sz w:val="18"/>
                <w:szCs w:val="18"/>
              </w:rPr>
              <w:t xml:space="preserve"> vessels seen </w:t>
            </w:r>
            <w:r w:rsidRPr="00994DA9">
              <w:rPr>
                <w:rFonts w:ascii="Times New Roman" w:hAnsi="Times New Roman" w:cs="Times New Roman"/>
                <w:noProof/>
                <w:sz w:val="18"/>
                <w:szCs w:val="18"/>
              </w:rPr>
              <w:t>bilaterally</w:t>
            </w:r>
            <w:r w:rsidR="00994DA9" w:rsidRPr="00994DA9">
              <w:rPr>
                <w:rFonts w:ascii="Times New Roman" w:hAnsi="Times New Roman" w:cs="Times New Roman"/>
                <w:noProof/>
                <w:sz w:val="18"/>
                <w:szCs w:val="18"/>
              </w:rPr>
              <w:t>,</w:t>
            </w:r>
            <w:r w:rsidRPr="0021720D">
              <w:rPr>
                <w:rFonts w:ascii="Times New Roman" w:hAnsi="Times New Roman" w:cs="Times New Roman"/>
                <w:sz w:val="18"/>
                <w:szCs w:val="18"/>
              </w:rPr>
              <w:t xml:space="preserve"> which were embolized successfully</w:t>
            </w:r>
            <w:r w:rsidR="0086199B">
              <w:rPr>
                <w:rFonts w:ascii="Times New Roman" w:hAnsi="Times New Roman" w:cs="Times New Roman"/>
                <w:sz w:val="18"/>
                <w:szCs w:val="18"/>
              </w:rPr>
              <w:t>)</w:t>
            </w: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vMerge w:val="restart"/>
            <w:shd w:val="clear" w:color="auto" w:fill="auto"/>
          </w:tcPr>
          <w:p w:rsidR="0070138C" w:rsidRPr="00B0425A" w:rsidRDefault="0070138C"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Xia et al. 2015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Xia&lt;/Author&gt;&lt;Year&gt;2015&lt;/Year&gt;&lt;RecNum&gt;33&lt;/RecNum&gt;&lt;DisplayText&gt;[22]&lt;/DisplayText&gt;&lt;record&gt;&lt;rec-number&gt;33&lt;/rec-number&gt;&lt;foreign-keys&gt;&lt;key app="EN" db-id="5s0fa5fzcrd5x8ewxr6xe5wdp9ffz9traz5t" timestamp="1513429063"&gt;33&lt;/key&gt;&lt;/foreign-keys&gt;&lt;ref-type name="Journal Article"&gt;17&lt;/ref-type&gt;&lt;contributors&gt;&lt;authors&gt;&lt;author&gt;Xia, X. D.&lt;/author&gt;&lt;author&gt;Ye, L. P.&lt;/author&gt;&lt;author&gt;Zhang, W. X.&lt;/author&gt;&lt;author&gt;Wu, C. Y.&lt;/author&gt;&lt;author&gt;Yan, S. S.&lt;/author&gt;&lt;author&gt;Weng, H. X.&lt;/author&gt;&lt;author&gt;Lin, J.&lt;/author&gt;&lt;author&gt;Xu, H.&lt;/author&gt;&lt;author&gt;Zhang, Y. F.&lt;/author&gt;&lt;author&gt;Dai, Y. R.&lt;/author&gt;&lt;author&gt;Dong, L.&lt;/author&gt;&lt;/authors&gt;&lt;/contributors&gt;&lt;auth-address&gt;Department of Respiratory Medicine, The Second Affiliated Hospital, Wenzhou Medical University Wenzhou 325027, Zhejiang, China.&amp;#xD;Department of Thoracic Surgery, The Second Affiliated Hospital, Wenzhou Medical University Wenzhou 325027, Zhejiang, China.&amp;#xD;Department of Respiratory Medicine, Qilu Hospital, Shandong University Jinan, 250021, Shandong, China.&lt;/auth-address&gt;&lt;titles&gt;&lt;title&gt;Massive cryptogenic hemoptysis undergoing pulmonary resection: clinical and pathological characteristics and management&lt;/title&gt;&lt;secondary-title&gt;Int J Clin Exp Med&lt;/secondary-title&gt;&lt;/titles&gt;&lt;periodical&gt;&lt;full-title&gt;Int J Clin Exp Med&lt;/full-title&gt;&lt;/periodical&gt;&lt;pages&gt;18130-6&lt;/pages&gt;&lt;volume&gt;8&lt;/volume&gt;&lt;number&gt;10&lt;/number&gt;&lt;edition&gt;2016/01/16&lt;/edition&gt;&lt;keywords&gt;&lt;keyword&gt;Cryptogenic hemoptysis&lt;/keyword&gt;&lt;keyword&gt;Dieulafoy&amp;apos;s disease&lt;/keyword&gt;&lt;keyword&gt;bronchus&lt;/keyword&gt;&lt;keyword&gt;outcome&lt;/keyword&gt;&lt;/keywords&gt;&lt;dates&gt;&lt;year&gt;2015&lt;/year&gt;&lt;/dates&gt;&lt;isbn&gt;1940-5901 (Print)&amp;#xD;1940-5901 (Linking)&lt;/isbn&gt;&lt;accession-num&gt;26770410&lt;/accession-num&gt;&lt;urls&gt;&lt;related-urls&gt;&lt;url&gt;https://www.ncbi.nlm.nih.gov/pubmed/26770410&lt;/url&gt;&lt;/related-urls&gt;&lt;/urls&gt;&lt;custom2&gt;PMC4694310&lt;/custom2&gt;&lt;remote-database-name&gt;Embas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22]</w:t>
            </w:r>
            <w:r w:rsidR="001D7D2E" w:rsidRPr="00B0425A">
              <w:rPr>
                <w:rFonts w:ascii="Times New Roman" w:hAnsi="Times New Roman" w:cs="Times New Roman"/>
                <w:sz w:val="18"/>
                <w:szCs w:val="18"/>
              </w:rPr>
              <w:fldChar w:fldCharType="end"/>
            </w:r>
          </w:p>
        </w:tc>
        <w:tc>
          <w:tcPr>
            <w:tcW w:w="1086" w:type="dxa"/>
            <w:vMerge w:val="restart"/>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China</w:t>
            </w:r>
          </w:p>
        </w:tc>
        <w:tc>
          <w:tcPr>
            <w:tcW w:w="831"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31</w:t>
            </w:r>
          </w:p>
        </w:tc>
        <w:tc>
          <w:tcPr>
            <w:tcW w:w="74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70138C"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70138C"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ML</w:t>
            </w:r>
          </w:p>
        </w:tc>
        <w:tc>
          <w:tcPr>
            <w:tcW w:w="130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84 months</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vMerge/>
            <w:shd w:val="clear" w:color="auto" w:fill="auto"/>
          </w:tcPr>
          <w:p w:rsidR="0070138C" w:rsidRPr="00B0425A" w:rsidRDefault="0070138C" w:rsidP="0038528C">
            <w:pPr>
              <w:rPr>
                <w:rFonts w:ascii="Times New Roman" w:hAnsi="Times New Roman" w:cs="Times New Roman"/>
                <w:b w:val="0"/>
                <w:sz w:val="18"/>
                <w:szCs w:val="18"/>
              </w:rPr>
            </w:pPr>
          </w:p>
        </w:tc>
        <w:tc>
          <w:tcPr>
            <w:tcW w:w="1086" w:type="dxa"/>
            <w:vMerge/>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31"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21</w:t>
            </w:r>
          </w:p>
        </w:tc>
        <w:tc>
          <w:tcPr>
            <w:tcW w:w="74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70138C"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70138C"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ML</w:t>
            </w:r>
          </w:p>
        </w:tc>
        <w:tc>
          <w:tcPr>
            <w:tcW w:w="130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73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vMerge/>
            <w:shd w:val="clear" w:color="auto" w:fill="auto"/>
          </w:tcPr>
          <w:p w:rsidR="0070138C" w:rsidRPr="00B0425A" w:rsidRDefault="0070138C" w:rsidP="0038528C">
            <w:pPr>
              <w:rPr>
                <w:rFonts w:ascii="Times New Roman" w:hAnsi="Times New Roman" w:cs="Times New Roman"/>
                <w:b w:val="0"/>
                <w:sz w:val="18"/>
                <w:szCs w:val="18"/>
              </w:rPr>
            </w:pPr>
          </w:p>
        </w:tc>
        <w:tc>
          <w:tcPr>
            <w:tcW w:w="1086" w:type="dxa"/>
            <w:vMerge/>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831"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85</w:t>
            </w:r>
          </w:p>
        </w:tc>
        <w:tc>
          <w:tcPr>
            <w:tcW w:w="74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70138C"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70138C"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LUL</w:t>
            </w:r>
          </w:p>
        </w:tc>
        <w:tc>
          <w:tcPr>
            <w:tcW w:w="130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Alive </w:t>
            </w:r>
          </w:p>
        </w:tc>
        <w:tc>
          <w:tcPr>
            <w:tcW w:w="816" w:type="dxa"/>
            <w:shd w:val="clear" w:color="auto" w:fill="auto"/>
          </w:tcPr>
          <w:p w:rsidR="0070138C" w:rsidRPr="0021720D" w:rsidRDefault="0070138C"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20 months</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vMerge/>
            <w:shd w:val="clear" w:color="auto" w:fill="auto"/>
          </w:tcPr>
          <w:p w:rsidR="0070138C" w:rsidRPr="00B0425A" w:rsidRDefault="0070138C" w:rsidP="0038528C">
            <w:pPr>
              <w:rPr>
                <w:rFonts w:ascii="Times New Roman" w:hAnsi="Times New Roman" w:cs="Times New Roman"/>
                <w:b w:val="0"/>
                <w:sz w:val="18"/>
                <w:szCs w:val="18"/>
              </w:rPr>
            </w:pPr>
          </w:p>
        </w:tc>
        <w:tc>
          <w:tcPr>
            <w:tcW w:w="1086" w:type="dxa"/>
            <w:vMerge/>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31"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63</w:t>
            </w:r>
          </w:p>
        </w:tc>
        <w:tc>
          <w:tcPr>
            <w:tcW w:w="74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70138C"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70138C"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Lingula</w:t>
            </w:r>
          </w:p>
        </w:tc>
        <w:tc>
          <w:tcPr>
            <w:tcW w:w="130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Alive </w:t>
            </w:r>
          </w:p>
        </w:tc>
        <w:tc>
          <w:tcPr>
            <w:tcW w:w="816" w:type="dxa"/>
            <w:shd w:val="clear" w:color="auto" w:fill="auto"/>
          </w:tcPr>
          <w:p w:rsidR="0070138C" w:rsidRPr="0021720D" w:rsidRDefault="0070138C"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20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lastRenderedPageBreak/>
              <w:t xml:space="preserve">Jin et al. 2016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Jin&lt;/Author&gt;&lt;Year&gt;2016&lt;/Year&gt;&lt;RecNum&gt;21&lt;/RecNum&gt;&lt;DisplayText&gt;[23]&lt;/DisplayText&gt;&lt;record&gt;&lt;rec-number&gt;21&lt;/rec-number&gt;&lt;foreign-keys&gt;&lt;key app="EN" db-id="5s0fa5fzcrd5x8ewxr6xe5wdp9ffz9traz5t" timestamp="1513429063"&gt;21&lt;/key&gt;&lt;/foreign-keys&gt;&lt;ref-type name="Journal Article"&gt;17&lt;/ref-type&gt;&lt;contributors&gt;&lt;authors&gt;&lt;author&gt;Jin, W.&lt;/author&gt;&lt;/authors&gt;&lt;/contributors&gt;&lt;auth-address&gt;W. Jin, First People&amp;apos;s Hospital of Hangzhou, Respiratory Medicine, Hangzhou, China&lt;/auth-address&gt;&lt;titles&gt;&lt;title&gt;The application of EBUS in the bronchi dieulafoy&amp;apos;s disease&lt;/title&gt;&lt;secondary-title&gt;Respirology&lt;/secondary-title&gt;&lt;/titles&gt;&lt;pages&gt;50&lt;/pages&gt;&lt;volume&gt;21&lt;/volume&gt;&lt;keywords&gt;&lt;keyword&gt;adult&lt;/keyword&gt;&lt;keyword&gt;artificial embolization&lt;/keyword&gt;&lt;keyword&gt;biopsy&lt;/keyword&gt;&lt;keyword&gt;bronchial artery&lt;/keyword&gt;&lt;keyword&gt;case report&lt;/keyword&gt;&lt;keyword&gt;computer assisted tomography&lt;/keyword&gt;&lt;keyword&gt;diagnosis&lt;/keyword&gt;&lt;keyword&gt;Dieulafoy disease&lt;/keyword&gt;&lt;keyword&gt;endobronchial ultrasonography&lt;/keyword&gt;&lt;keyword&gt;fiberoptic bronchoscopy&lt;/keyword&gt;&lt;keyword&gt;hemoptysis&lt;/keyword&gt;&lt;keyword&gt;human&lt;/keyword&gt;&lt;keyword&gt;human tissue&lt;/keyword&gt;&lt;keyword&gt;male&lt;/keyword&gt;&lt;keyword&gt;pulmonary artery&lt;/keyword&gt;&lt;keyword&gt;submucosa&lt;/keyword&gt;&lt;/keywords&gt;&lt;dates&gt;&lt;year&gt;2016&lt;/year&gt;&lt;/dates&gt;&lt;isbn&gt;1440-1843&lt;/isbn&gt;&lt;urls&gt;&lt;related-urls&gt;&lt;url&gt;http://www.embase.com/search/results?subaction=viewrecord&amp;amp;from=export&amp;amp;id=L613435856&lt;/url&gt;&lt;url&gt;http://dx.doi.org/10.1111/resp.12939-14&lt;/url&gt;&lt;/related-urls&gt;&lt;/urls&gt;&lt;electronic-resource-num&gt;10.1111/resp.12939-14&lt;/electronic-resource-num&gt;&lt;remote-database-name&gt;Embas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23]</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China</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44</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ecurrent 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c>
          <w:tcPr>
            <w:tcW w:w="1037"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LLB</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Alive </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Raksasagulwong et al. 2016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Raksasagulwong&lt;/Author&gt;&lt;Year&gt;2016&lt;/Year&gt;&lt;RecNum&gt;22&lt;/RecNum&gt;&lt;DisplayText&gt;[24]&lt;/DisplayText&gt;&lt;record&gt;&lt;rec-number&gt;22&lt;/rec-number&gt;&lt;foreign-keys&gt;&lt;key app="EN" db-id="5s0fa5fzcrd5x8ewxr6xe5wdp9ffz9traz5t" timestamp="1513429063"&gt;22&lt;/key&gt;&lt;/foreign-keys&gt;&lt;ref-type name="Journal Article"&gt;17&lt;/ref-type&gt;&lt;contributors&gt;&lt;authors&gt;&lt;author&gt;Raksasagulwong, P.&lt;/author&gt;&lt;author&gt;Tscheikuna, J.&lt;/author&gt;&lt;author&gt;Bespinyowong, P.&lt;/author&gt;&lt;/authors&gt;&lt;/contributors&gt;&lt;auth-address&gt;P. Raksasagulwong, Siriraj Hospital, Mahidol University, Department of Medicine, Bangkok, Thailand&lt;/auth-address&gt;&lt;titles&gt;&lt;title&gt;Dieulafoy lesion of bronchus with successful laser coagulation : A case report&lt;/title&gt;&lt;secondary-title&gt;Respirology&lt;/secondary-title&gt;&lt;/titles&gt;&lt;pages&gt;158&lt;/pages&gt;&lt;volume&gt;21&lt;/volume&gt;&lt;keywords&gt;&lt;keyword&gt;adolescent&lt;/keyword&gt;&lt;keyword&gt;argon plasma coagulation&lt;/keyword&gt;&lt;keyword&gt;arterial embolization&lt;/keyword&gt;&lt;keyword&gt;arteriovenous shunt&lt;/keyword&gt;&lt;keyword&gt;bronchus tumor&lt;/keyword&gt;&lt;keyword&gt;case report&lt;/keyword&gt;&lt;keyword&gt;diagnosis&lt;/keyword&gt;&lt;keyword&gt;Dieulafoy disease&lt;/keyword&gt;&lt;keyword&gt;fiberoptic bronchoscopy&lt;/keyword&gt;&lt;keyword&gt;follow up&lt;/keyword&gt;&lt;keyword&gt;hemoptysis&lt;/keyword&gt;&lt;keyword&gt;hospital&lt;/keyword&gt;&lt;keyword&gt;human&lt;/keyword&gt;&lt;keyword&gt;human tissue&lt;/keyword&gt;&lt;keyword&gt;laser coagulation&lt;/keyword&gt;&lt;keyword&gt;lung angiography&lt;/keyword&gt;&lt;keyword&gt;male&lt;/keyword&gt;&lt;keyword&gt;pulmonary artery&lt;/keyword&gt;&lt;keyword&gt;right bronchial artery&lt;/keyword&gt;&lt;keyword&gt;Thai (citizen)&lt;/keyword&gt;&lt;/keywords&gt;&lt;dates&gt;&lt;year&gt;2016&lt;/year&gt;&lt;/dates&gt;&lt;isbn&gt;1440-1843&lt;/isbn&gt;&lt;urls&gt;&lt;related-urls&gt;&lt;url&gt;&lt;style face="underline" font="default" size="100%"&gt;http://www.embase.com/search/results?subaction=viewrecord&amp;amp;from=export&amp;amp;id=L613436335&lt;/style&gt;&lt;/url&gt;&lt;url&gt;&lt;style face="underline" font="default" size="100%"&gt;http://dx.doi.org/10.1111/resp.12939_15&lt;/style&gt;&lt;/url&gt;&lt;/related-urls&gt;&lt;/urls&gt;&lt;electronic-resource-num&gt;10.1111/resp.12939_15&lt;/electronic-resource-num&gt;&lt;remote-database-name&gt;Embas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24]</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Thailand</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17</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Posterior wall of RLL bronchus opening</w:t>
            </w:r>
          </w:p>
        </w:tc>
        <w:tc>
          <w:tcPr>
            <w:tcW w:w="1306" w:type="dxa"/>
            <w:shd w:val="clear" w:color="auto" w:fill="auto"/>
          </w:tcPr>
          <w:p w:rsidR="0053355E" w:rsidRPr="0021720D" w:rsidRDefault="00E260F6" w:rsidP="00AD67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d</w:t>
            </w:r>
            <w:r w:rsidRPr="00994DA9">
              <w:rPr>
                <w:rFonts w:ascii="Times New Roman" w:hAnsi="Times New Roman" w:cs="Times New Roman"/>
                <w:noProof/>
                <w:sz w:val="18"/>
                <w:szCs w:val="18"/>
              </w:rPr>
              <w:t>:</w:t>
            </w:r>
            <w:r w:rsidR="0053355E" w:rsidRPr="00994DA9">
              <w:rPr>
                <w:rFonts w:ascii="Times New Roman" w:hAnsi="Times New Roman" w:cs="Times New Roman"/>
                <w:noProof/>
                <w:sz w:val="18"/>
                <w:szCs w:val="18"/>
              </w:rPr>
              <w:t>YAP</w:t>
            </w:r>
            <w:r w:rsidR="0053355E" w:rsidRPr="0021720D">
              <w:rPr>
                <w:rFonts w:ascii="Times New Roman" w:hAnsi="Times New Roman" w:cs="Times New Roman"/>
                <w:sz w:val="18"/>
                <w:szCs w:val="18"/>
              </w:rPr>
              <w:t xml:space="preserve"> laser</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36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Viola et al. 2016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Viola&lt;/Author&gt;&lt;Year&gt;2016&lt;/Year&gt;&lt;RecNum&gt;23&lt;/RecNum&gt;&lt;DisplayText&gt;[25]&lt;/DisplayText&gt;&lt;record&gt;&lt;rec-number&gt;23&lt;/rec-number&gt;&lt;foreign-keys&gt;&lt;key app="EN" db-id="5s0fa5fzcrd5x8ewxr6xe5wdp9ffz9traz5t" timestamp="1513429063"&gt;23&lt;/key&gt;&lt;/foreign-keys&gt;&lt;ref-type name="Journal Article"&gt;17&lt;/ref-type&gt;&lt;contributors&gt;&lt;authors&gt;&lt;author&gt;Viola, P.&lt;/author&gt;&lt;author&gt;Amat Villegas, I.&lt;/author&gt;&lt;author&gt;Dusmet, M.&lt;/author&gt;&lt;author&gt;Nicholson, A. G.&lt;/author&gt;&lt;author&gt;Montero Fernandez, M. A.&lt;/author&gt;&lt;/authors&gt;&lt;/contributors&gt;&lt;titles&gt;&lt;title&gt;Dieulafoy&amp;apos;s disease of the airways: a comprehensive review of a rare entity&lt;/title&gt;&lt;secondary-title&gt;Histopathology&lt;/secondary-title&gt;&lt;/titles&gt;&lt;pages&gt;886-890&lt;/pages&gt;&lt;volume&gt;69&lt;/volume&gt;&lt;number&gt;5&lt;/number&gt;&lt;keywords&gt;&lt;keyword&gt;airway&lt;/keyword&gt;&lt;keyword&gt;arterial embolization&lt;/keyword&gt;&lt;keyword&gt;bronchoscopy&lt;/keyword&gt;&lt;keyword&gt;bronchus&lt;/keyword&gt;&lt;keyword&gt;bronchus biopsy&lt;/keyword&gt;&lt;keyword&gt;computer assisted tomography&lt;/keyword&gt;&lt;keyword&gt;Dieulafoy disease&lt;/keyword&gt;&lt;keyword&gt;hemoptysis&lt;/keyword&gt;&lt;keyword&gt;histology&lt;/keyword&gt;&lt;keyword&gt;human&lt;/keyword&gt;&lt;keyword&gt;letter&lt;/keyword&gt;&lt;keyword&gt;priority journal&lt;/keyword&gt;&lt;keyword&gt;systematic review (topic)&lt;/keyword&gt;&lt;keyword&gt;thorax radiography&lt;/keyword&gt;&lt;/keywords&gt;&lt;dates&gt;&lt;year&gt;2016&lt;/year&gt;&lt;/dates&gt;&lt;isbn&gt;1365-2559&amp;#xD;0309-0167&lt;/isbn&gt;&lt;urls&gt;&lt;related-urls&gt;&lt;url&gt;&lt;style face="underline" font="default" size="100%"&gt;http://www.embase.com/search/results?subaction=viewrecord&amp;amp;from=export&amp;amp;id=L612808048&lt;/style&gt;&lt;/url&gt;&lt;url&gt;&lt;style face="underline" font="default" size="100%"&gt;http://dx.doi.org/10.1111/his.13000&lt;/style&gt;&lt;/url&gt;&lt;/related-urls&gt;&lt;/urls&gt;&lt;custom5&gt;27224511&lt;/custom5&gt;&lt;electronic-resource-num&gt;10.1111/his.13000&lt;/electronic-resource-num&gt;&lt;remote-database-name&gt;Embase&amp;#xD;Medlin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25]</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Kingdom</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83</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Hypertension, cholecystectomy</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UL bronchus opening</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 (Presumptive diagnosis carcinoid)</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Hadjiphilippou et al. 2016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Hadjiphilippou&lt;/Author&gt;&lt;Year&gt;2017&lt;/Year&gt;&lt;RecNum&gt;17&lt;/RecNum&gt;&lt;DisplayText&gt;[26]&lt;/DisplayText&gt;&lt;record&gt;&lt;rec-number&gt;17&lt;/rec-number&gt;&lt;foreign-keys&gt;&lt;key app="EN" db-id="5s0fa5fzcrd5x8ewxr6xe5wdp9ffz9traz5t" timestamp="1513429063"&gt;17&lt;/key&gt;&lt;/foreign-keys&gt;&lt;ref-type name="Journal Article"&gt;17&lt;/ref-type&gt;&lt;contributors&gt;&lt;authors&gt;&lt;author&gt;Hadjiphilippou, S.&lt;/author&gt;&lt;author&gt;Shah, P. L.&lt;/author&gt;&lt;author&gt;Rice, A.&lt;/author&gt;&lt;author&gt;Padley, S.&lt;/author&gt;&lt;author&gt;Hind, M.&lt;/author&gt;&lt;/authors&gt;&lt;/contributors&gt;&lt;auth-address&gt;1 Department of Respiratory Medicine.&amp;#xD;2 Department of Histopathology, and.&amp;#xD;3 Department of Radiology, Royal Brompton Hospital, London, United Kingdom.&lt;/auth-address&gt;&lt;titles&gt;&lt;title&gt;Bronchial Dieulafoy Lesion. A 20-Year History of Unexplained Hemoptysis&lt;/title&gt;&lt;secondary-title&gt;Am J Respir Crit Care Med&lt;/secondary-title&gt;&lt;/titles&gt;&lt;periodical&gt;&lt;full-title&gt;Am J Respir Crit Care Med&lt;/full-title&gt;&lt;/periodical&gt;&lt;pages&gt;397&lt;/pages&gt;&lt;volume&gt;195&lt;/volume&gt;&lt;number&gt;3&lt;/number&gt;&lt;edition&gt;2016/12/08&lt;/edition&gt;&lt;keywords&gt;&lt;keyword&gt;Biopsy&lt;/keyword&gt;&lt;keyword&gt;Bronchi/*blood supply/diagnostic imaging&lt;/keyword&gt;&lt;keyword&gt;Bronchial Arteries/*abnormalities/diagnostic imaging&lt;/keyword&gt;&lt;keyword&gt;Bronchial Diseases/*complications/diagnosis&lt;/keyword&gt;&lt;keyword&gt;Diagnosis, Differential&lt;/keyword&gt;&lt;keyword&gt;Hemoptysis/diagnosis/*etiology&lt;/keyword&gt;&lt;keyword&gt;Humans&lt;/keyword&gt;&lt;keyword&gt;Male&lt;/keyword&gt;&lt;keyword&gt;Middle Aged&lt;/keyword&gt;&lt;keyword&gt;Tomography, X-Ray Computed&lt;/keyword&gt;&lt;keyword&gt;Vascular Malformations/*complications/diagnosis&lt;/keyword&gt;&lt;/keywords&gt;&lt;dates&gt;&lt;year&gt;2017&lt;/year&gt;&lt;pub-dates&gt;&lt;date&gt;Feb 1&lt;/date&gt;&lt;/pub-dates&gt;&lt;/dates&gt;&lt;isbn&gt;1535-4970 (Electronic)&amp;#xD;1073-449X (Linking)&lt;/isbn&gt;&lt;accession-num&gt;27925465&lt;/accession-num&gt;&lt;urls&gt;&lt;related-urls&gt;&lt;url&gt;https://www.ncbi.nlm.nih.gov/pubmed/27925465&lt;/url&gt;&lt;/related-urls&gt;&lt;/urls&gt;&lt;custom2&gt;PMC5328185&lt;/custom2&gt;&lt;electronic-resource-num&gt;10.1164/rccm.201609-1932IM&lt;/electronic-resource-num&gt;&lt;remote-database-name&gt;Embase&lt;/remote-database-name&gt;&lt;language&gt;English&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26]</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Kingdom</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47</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ecurrent 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Between superior and posterior segment of RLL</w:t>
            </w: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Madan et at. 2017 </w:t>
            </w:r>
            <w:r w:rsidR="001D7D2E" w:rsidRPr="00B0425A">
              <w:rPr>
                <w:rFonts w:ascii="Times New Roman" w:hAnsi="Times New Roman" w:cs="Times New Roman"/>
                <w:sz w:val="18"/>
                <w:szCs w:val="18"/>
              </w:rPr>
              <w:fldChar w:fldCharType="begin"/>
            </w:r>
            <w:r w:rsidR="006329D2" w:rsidRPr="00B0425A">
              <w:rPr>
                <w:rFonts w:ascii="Times New Roman" w:hAnsi="Times New Roman" w:cs="Times New Roman"/>
                <w:b w:val="0"/>
                <w:sz w:val="18"/>
                <w:szCs w:val="18"/>
              </w:rPr>
              <w:instrText xml:space="preserve"> ADDIN EN.CITE &lt;EndNote&gt;&lt;Cite&gt;&lt;Author&gt;Madan&lt;/Author&gt;&lt;Year&gt;2017&lt;/Year&gt;&lt;RecNum&gt;3&lt;/RecNum&gt;&lt;DisplayText&gt;[27]&lt;/DisplayText&gt;&lt;record&gt;&lt;rec-number&gt;3&lt;/rec-number&gt;&lt;foreign-keys&gt;&lt;key app="EN" db-id="5s0fa5fzcrd5x8ewxr6xe5wdp9ffz9traz5t" timestamp="1513428386"&gt;3&lt;/key&gt;&lt;/foreign-keys&gt;&lt;ref-type name="Journal Article"&gt;17&lt;/ref-type&gt;&lt;contributors&gt;&lt;authors&gt;&lt;author&gt;Madan, K.&lt;/author&gt;&lt;author&gt;Dhungana, A.&lt;/author&gt;&lt;author&gt;Hadda, V.&lt;/author&gt;&lt;author&gt;Mohan, A.&lt;/author&gt;&lt;author&gt;Guleria, R.&lt;/author&gt;&lt;/authors&gt;&lt;/contributors&gt;&lt;auth-address&gt;Department of Pulmonary Medicine and Sleep Disorders, All India Institute of Medical Sciences, New Delhi, India.&lt;/auth-address&gt;&lt;titles&gt;&lt;title&gt;Flexible bronchoscopic argon plasma coagulation for management of massive hemoptysis in bronchial Dieulafoy&amp;apos;s disease&lt;/title&gt;&lt;secondary-title&gt;Lung India&lt;/secondary-title&gt;&lt;alt-title&gt;Lung India : official organ of Indian Chest Society&lt;/alt-title&gt;&lt;/titles&gt;&lt;pages&gt;99-101&lt;/pages&gt;&lt;volume&gt;34&lt;/volume&gt;&lt;number&gt;1&lt;/number&gt;&lt;edition&gt;2017/02/02&lt;/edition&gt;&lt;keywords&gt;&lt;keyword&gt;Argon plasma coagulation&lt;/keyword&gt;&lt;keyword&gt;Dieulafoy&amp;apos;s disease&lt;/keyword&gt;&lt;keyword&gt;bronchoscopy&lt;/keyword&gt;&lt;keyword&gt;hemoptysis&lt;/keyword&gt;&lt;/keywords&gt;&lt;dates&gt;&lt;year&gt;2017&lt;/year&gt;&lt;pub-dates&gt;&lt;date&gt;Jan-Feb&lt;/date&gt;&lt;/pub-dates&gt;&lt;/dates&gt;&lt;isbn&gt;0970-2113 (Print)&amp;#xD;0970-2113&lt;/isbn&gt;&lt;accession-num&gt;28144074&lt;/accession-num&gt;&lt;urls&gt;&lt;/urls&gt;&lt;custom2&gt;PMC5234213&lt;/custom2&gt;&lt;electronic-resource-num&gt;10.4103/0970-2113.197096&lt;/electronic-resource-num&gt;&lt;remote-database-provider&gt;NLM&lt;/remote-database-provider&gt;&lt;language&gt;eng&lt;/language&gt;&lt;/record&gt;&lt;/Cite&gt;&lt;/EndNote&gt;</w:instrText>
            </w:r>
            <w:r w:rsidR="001D7D2E"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27]</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India</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26</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LL bronchus</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PC</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Alive </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6 months</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6329D2">
            <w:pPr>
              <w:rPr>
                <w:rFonts w:ascii="Times New Roman" w:hAnsi="Times New Roman" w:cs="Times New Roman"/>
                <w:b w:val="0"/>
                <w:sz w:val="18"/>
                <w:szCs w:val="18"/>
              </w:rPr>
            </w:pPr>
            <w:r w:rsidRPr="00B0425A">
              <w:rPr>
                <w:rFonts w:ascii="Times New Roman" w:hAnsi="Times New Roman" w:cs="Times New Roman"/>
                <w:b w:val="0"/>
                <w:sz w:val="18"/>
                <w:szCs w:val="18"/>
              </w:rPr>
              <w:t xml:space="preserve">Makkar et al. 2017 </w:t>
            </w:r>
            <w:r w:rsidR="001D7D2E" w:rsidRPr="00B0425A">
              <w:rPr>
                <w:rFonts w:ascii="Times New Roman" w:hAnsi="Times New Roman" w:cs="Times New Roman"/>
                <w:sz w:val="18"/>
                <w:szCs w:val="18"/>
              </w:rPr>
              <w:fldChar w:fldCharType="begin">
                <w:fldData xml:space="preserve">PEVuZE5vdGU+PENpdGU+PEF1dGhvcj5NYWtrYXI8L0F1dGhvcj48WWVhcj4yMDE3PC9ZZWFyPjxS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</w:fldData>
              </w:fldChar>
            </w:r>
            <w:r w:rsidR="006329D2" w:rsidRPr="00B0425A">
              <w:rPr>
                <w:rFonts w:ascii="Times New Roman" w:hAnsi="Times New Roman" w:cs="Times New Roman"/>
                <w:b w:val="0"/>
                <w:sz w:val="18"/>
                <w:szCs w:val="18"/>
              </w:rPr>
              <w:instrText xml:space="preserve"> ADDIN EN.CITE </w:instrText>
            </w:r>
            <w:r w:rsidR="006329D2" w:rsidRPr="00B0425A">
              <w:rPr>
                <w:rFonts w:ascii="Times New Roman" w:hAnsi="Times New Roman" w:cs="Times New Roman"/>
                <w:sz w:val="18"/>
                <w:szCs w:val="18"/>
              </w:rPr>
              <w:fldChar w:fldCharType="begin">
                <w:fldData xml:space="preserve">PEVuZE5vdGU+PENpdGU+PEF1dGhvcj5NYWtrYXI8L0F1dGhvcj48WWVhcj4yMDE3PC9ZZWFyPjxS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</w:fldData>
              </w:fldChar>
            </w:r>
            <w:r w:rsidR="006329D2" w:rsidRPr="00B0425A">
              <w:rPr>
                <w:rFonts w:ascii="Times New Roman" w:hAnsi="Times New Roman" w:cs="Times New Roman"/>
                <w:b w:val="0"/>
                <w:sz w:val="18"/>
                <w:szCs w:val="18"/>
              </w:rPr>
              <w:instrText xml:space="preserve"> ADDIN EN.CITE.DATA </w:instrText>
            </w:r>
            <w:r w:rsidR="006329D2" w:rsidRPr="00B0425A">
              <w:rPr>
                <w:rFonts w:ascii="Times New Roman" w:hAnsi="Times New Roman" w:cs="Times New Roman"/>
                <w:sz w:val="18"/>
                <w:szCs w:val="18"/>
              </w:rPr>
            </w:r>
            <w:r w:rsidR="006329D2" w:rsidRPr="00B0425A">
              <w:rPr>
                <w:rFonts w:ascii="Times New Roman" w:hAnsi="Times New Roman" w:cs="Times New Roman"/>
                <w:sz w:val="18"/>
                <w:szCs w:val="18"/>
              </w:rPr>
              <w:fldChar w:fldCharType="end"/>
            </w:r>
            <w:r w:rsidR="001D7D2E" w:rsidRPr="00B0425A">
              <w:rPr>
                <w:rFonts w:ascii="Times New Roman" w:hAnsi="Times New Roman" w:cs="Times New Roman"/>
                <w:sz w:val="18"/>
                <w:szCs w:val="18"/>
              </w:rPr>
            </w:r>
            <w:r w:rsidR="001D7D2E" w:rsidRPr="00B0425A">
              <w:rPr>
                <w:rFonts w:ascii="Times New Roman" w:hAnsi="Times New Roman" w:cs="Times New Roman"/>
                <w:sz w:val="18"/>
                <w:szCs w:val="18"/>
              </w:rPr>
              <w:fldChar w:fldCharType="separate"/>
            </w:r>
            <w:r w:rsidR="00A9501E" w:rsidRPr="00B0425A">
              <w:rPr>
                <w:rFonts w:ascii="Times New Roman" w:hAnsi="Times New Roman" w:cs="Times New Roman"/>
                <w:b w:val="0"/>
                <w:noProof/>
                <w:sz w:val="18"/>
                <w:szCs w:val="18"/>
              </w:rPr>
              <w:t>[28]</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nited States</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1</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ecurrent 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EA1266"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Blood </w:t>
            </w:r>
            <w:r w:rsidRPr="00994DA9">
              <w:rPr>
                <w:rFonts w:ascii="Times New Roman" w:hAnsi="Times New Roman" w:cs="Times New Roman"/>
                <w:noProof/>
                <w:sz w:val="18"/>
                <w:szCs w:val="18"/>
              </w:rPr>
              <w:t>seen</w:t>
            </w:r>
            <w:r w:rsidRPr="0021720D">
              <w:rPr>
                <w:rFonts w:ascii="Times New Roman" w:hAnsi="Times New Roman" w:cs="Times New Roman"/>
                <w:sz w:val="18"/>
                <w:szCs w:val="18"/>
              </w:rPr>
              <w:t xml:space="preserve"> from proximal LUL bronchus opening</w:t>
            </w: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A9501E">
            <w:pPr>
              <w:rPr>
                <w:rFonts w:ascii="Times New Roman" w:hAnsi="Times New Roman" w:cs="Times New Roman"/>
                <w:b w:val="0"/>
                <w:sz w:val="18"/>
                <w:szCs w:val="18"/>
              </w:rPr>
            </w:pPr>
            <w:r w:rsidRPr="00B0425A">
              <w:rPr>
                <w:rFonts w:ascii="Times New Roman" w:hAnsi="Times New Roman" w:cs="Times New Roman"/>
                <w:b w:val="0"/>
                <w:sz w:val="18"/>
                <w:szCs w:val="18"/>
              </w:rPr>
              <w:t xml:space="preserve">Wadji et al. 2017 </w:t>
            </w:r>
            <w:r w:rsidR="001D7D2E" w:rsidRPr="00B0425A">
              <w:rPr>
                <w:rFonts w:ascii="Times New Roman" w:hAnsi="Times New Roman" w:cs="Times New Roman"/>
                <w:sz w:val="18"/>
                <w:szCs w:val="18"/>
              </w:rPr>
              <w:fldChar w:fldCharType="begin"/>
            </w:r>
            <w:r w:rsidR="00A9501E" w:rsidRPr="00B0425A">
              <w:rPr>
                <w:rFonts w:ascii="Times New Roman" w:hAnsi="Times New Roman" w:cs="Times New Roman"/>
                <w:b w:val="0"/>
                <w:sz w:val="18"/>
                <w:szCs w:val="18"/>
              </w:rPr>
              <w:instrText xml:space="preserve"> ADDIN EN.CITE &lt;EndNote&gt;&lt;Cite&gt;&lt;Author&gt;Wadji&lt;/Author&gt;&lt;Year&gt;2017&lt;/Year&gt;&lt;RecNum&gt;1&lt;/RecNum&gt;&lt;DisplayText&gt;[29]&lt;/DisplayText&gt;&lt;record&gt;&lt;rec-number&gt;1&lt;/rec-number&gt;&lt;foreign-keys&gt;&lt;key app="EN" db-id="5s0fa5fzcrd5x8ewxr6xe5wdp9ffz9traz5t" timestamp="1513428386"&gt;1&lt;/key&gt;&lt;/foreign-keys&gt;&lt;ref-type name="Journal Article"&gt;17&lt;/ref-type&gt;&lt;contributors&gt;&lt;authors&gt;&lt;author&gt;Wadji, M. B.&lt;/author&gt;&lt;author&gt;Farahzadi, A.&lt;/author&gt;&lt;/authors&gt;&lt;/contributors&gt;&lt;auth-address&gt;MD. Associate Professor of Surgery, Firuzgar Hospital, Iran University of Medical Sciences, Tehran, Iran.&amp;#xD;MD. Resident of General Surgery, Iran University of Medical Sciences, Rasool Akram Hospital, Shahrara, Tehran, Iran.&lt;/auth-address&gt;&lt;titles&gt;&lt;title&gt;Dieulafoy&amp;apos;s disease of the bronchial tree: a case report&lt;/title&gt;&lt;secondary-title&gt;Sao Paulo Med J&lt;/secondary-title&gt;&lt;alt-title&gt;Sao Paulo medical journal = Revista paulista de medicina&lt;/alt-title&gt;&lt;/titles&gt;&lt;pages&gt;396-400&lt;/pages&gt;&lt;volume&gt;135&lt;/volume&gt;&lt;number&gt;4&lt;/number&gt;&lt;edition&gt;2017/06/01&lt;/edition&gt;&lt;keywords&gt;&lt;keyword&gt;Adolescent&lt;/keyword&gt;&lt;keyword&gt;Arteriovenous Malformations/*diagnostic imaging/surgery&lt;/keyword&gt;&lt;keyword&gt;Bronchial Diseases/*diagnostic imaging/surgery&lt;/keyword&gt;&lt;keyword&gt;Female&lt;/keyword&gt;&lt;keyword&gt;Hemoptysis/*diagnostic imaging/surgery&lt;/keyword&gt;&lt;keyword&gt;Humans&lt;/keyword&gt;&lt;/keywords&gt;&lt;dates&gt;&lt;year&gt;2017&lt;/year&gt;&lt;pub-dates&gt;&lt;date&gt;Jul-Aug&lt;/date&gt;&lt;/pub-dates&gt;&lt;/dates&gt;&lt;isbn&gt;1516-3180&lt;/isbn&gt;&lt;accession-num&gt;28562735&lt;/accession-num&gt;&lt;urls&gt;&lt;/urls&gt;&lt;electronic-resource-num&gt;10.1590/1516-3180.2016.0258191116&lt;/electronic-resource-num&gt;&lt;remote-database-provider&gt;NLM&lt;/remote-database-provider&gt;&lt;language&gt;eng&lt;/language&gt;&lt;/record&gt;&lt;/Cite&gt;&lt;/EndNote&gt;</w:instrText>
            </w:r>
            <w:r w:rsidR="001D7D2E" w:rsidRPr="00B0425A">
              <w:rPr>
                <w:rFonts w:ascii="Times New Roman" w:hAnsi="Times New Roman" w:cs="Times New Roman"/>
                <w:sz w:val="18"/>
                <w:szCs w:val="18"/>
              </w:rPr>
              <w:fldChar w:fldCharType="separate"/>
            </w:r>
            <w:r w:rsidR="00A9501E" w:rsidRPr="00B0425A">
              <w:rPr>
                <w:rFonts w:ascii="Times New Roman" w:hAnsi="Times New Roman" w:cs="Times New Roman"/>
                <w:b w:val="0"/>
                <w:noProof/>
                <w:sz w:val="18"/>
                <w:szCs w:val="18"/>
              </w:rPr>
              <w:t>[29]</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Iran</w:t>
            </w:r>
          </w:p>
        </w:tc>
        <w:tc>
          <w:tcPr>
            <w:tcW w:w="83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16</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Opening</w:t>
            </w:r>
            <w:r w:rsidRPr="0021720D">
              <w:rPr>
                <w:rFonts w:ascii="Times New Roman" w:hAnsi="Times New Roman" w:cs="Times New Roman"/>
                <w:sz w:val="18"/>
                <w:szCs w:val="18"/>
              </w:rPr>
              <w:t xml:space="preserve"> of RLL basal segment</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urgery</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A</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A9501E">
            <w:pPr>
              <w:rPr>
                <w:rFonts w:ascii="Times New Roman" w:hAnsi="Times New Roman" w:cs="Times New Roman"/>
                <w:b w:val="0"/>
                <w:sz w:val="18"/>
                <w:szCs w:val="18"/>
              </w:rPr>
            </w:pPr>
            <w:r w:rsidRPr="00B0425A">
              <w:rPr>
                <w:rFonts w:ascii="Times New Roman" w:hAnsi="Times New Roman" w:cs="Times New Roman"/>
                <w:b w:val="0"/>
                <w:sz w:val="18"/>
                <w:szCs w:val="18"/>
              </w:rPr>
              <w:t xml:space="preserve">Yang et al. 2017 </w:t>
            </w:r>
            <w:r w:rsidR="001D7D2E" w:rsidRPr="00B0425A">
              <w:rPr>
                <w:rFonts w:ascii="Times New Roman" w:hAnsi="Times New Roman" w:cs="Times New Roman"/>
                <w:sz w:val="18"/>
                <w:szCs w:val="18"/>
              </w:rPr>
              <w:fldChar w:fldCharType="begin"/>
            </w:r>
            <w:r w:rsidR="00B375F5" w:rsidRPr="00B0425A">
              <w:rPr>
                <w:rFonts w:ascii="Times New Roman" w:hAnsi="Times New Roman" w:cs="Times New Roman"/>
                <w:b w:val="0"/>
                <w:sz w:val="18"/>
                <w:szCs w:val="18"/>
              </w:rPr>
              <w:instrText xml:space="preserve"> ADDIN EN.CITE &lt;EndNote&gt;&lt;Cite&gt;&lt;Author&gt;Yang&lt;/Author&gt;&lt;Year&gt;2017&lt;/Year&gt;&lt;RecNum&gt;2&lt;/RecNum&gt;&lt;DisplayText&gt;[30]&lt;/DisplayText&gt;&lt;record&gt;&lt;rec-number&gt;2&lt;/rec-number&gt;&lt;foreign-keys&gt;&lt;key app="EN" db-id="5s0fa5fzcrd5x8ewxr6xe5wdp9ffz9traz5t" timestamp="1513428386"&gt;2&lt;/key&gt;&lt;/foreign-keys&gt;&lt;ref-type name="Journal Article"&gt;17&lt;/ref-type&gt;&lt;contributors&gt;&lt;authors&gt;&lt;author&gt;Yang, D.&lt;/author&gt;&lt;author&gt;Rong, C.&lt;/author&gt;&lt;author&gt;Gu, J.&lt;/author&gt;&lt;author&gt;Xu, L.&lt;/author&gt;&lt;author&gt;Zhang, J.&lt;/author&gt;&lt;author&gt;Zhang, G.&lt;/author&gt;&lt;author&gt;Shen, C.&lt;/author&gt;&lt;/authors&gt;&lt;/contributors&gt;&lt;auth-address&gt;aDepartment of Respiration bDepartment of Radiology, Shanghai Jiao Tong University Affiliated Sixth People&amp;apos;s Hospital, Shanghai, China.&lt;/auth-address&gt;&lt;titles&gt;&lt;title&gt;Dieulafoy disease of the trachea with recurrent episodes of massive hemoptysis: A case report&lt;/title&gt;&lt;secondary-title&gt;Medicine (Baltimore)&lt;/secondary-title&gt;&lt;alt-title&gt;Medicine&lt;/alt-title&gt;&lt;/titles&gt;&lt;pages&gt;e5855&lt;/pages&gt;&lt;volume&gt;96&lt;/volume&gt;&lt;number&gt;5&lt;/number&gt;&lt;edition&gt;2017/02/06&lt;/edition&gt;&lt;keywords&gt;&lt;keyword&gt;Embolization, Therapeutic&lt;/keyword&gt;&lt;keyword&gt;Female&lt;/keyword&gt;&lt;keyword&gt;Hemoptysis/*etiology&lt;/keyword&gt;&lt;keyword&gt;Humans&lt;/keyword&gt;&lt;keyword&gt;Middle Aged&lt;/keyword&gt;&lt;keyword&gt;Trachea/*blood supply&lt;/keyword&gt;&lt;keyword&gt;Vascular Diseases/*complications&lt;/keyword&gt;&lt;/keywords&gt;&lt;dates&gt;&lt;year&gt;2017&lt;/year&gt;&lt;pub-dates&gt;&lt;date&gt;Feb&lt;/date&gt;&lt;/pub-dates&gt;&lt;/dates&gt;&lt;isbn&gt;0025-7974&lt;/isbn&gt;&lt;accession-num&gt;28151860&lt;/accession-num&gt;&lt;urls&gt;&lt;/urls&gt;&lt;custom2&gt;PMC5293423&lt;/custom2&gt;&lt;electronic-resource-num&gt;10.1097/md.0000000000005855&lt;/electronic-resource-num&gt;&lt;remote-database-provider&gt;NLM&lt;/remote-database-provider&gt;&lt;language&gt;eng&lt;/language&gt;&lt;/record&gt;&lt;/Cite&gt;&lt;/EndNote&gt;</w:instrText>
            </w:r>
            <w:r w:rsidR="001D7D2E" w:rsidRPr="00B0425A">
              <w:rPr>
                <w:rFonts w:ascii="Times New Roman" w:hAnsi="Times New Roman" w:cs="Times New Roman"/>
                <w:sz w:val="18"/>
                <w:szCs w:val="18"/>
              </w:rPr>
              <w:fldChar w:fldCharType="separate"/>
            </w:r>
            <w:r w:rsidR="00A9501E" w:rsidRPr="00B0425A">
              <w:rPr>
                <w:rFonts w:ascii="Times New Roman" w:hAnsi="Times New Roman" w:cs="Times New Roman"/>
                <w:b w:val="0"/>
                <w:noProof/>
                <w:sz w:val="18"/>
                <w:szCs w:val="18"/>
              </w:rPr>
              <w:t>[30]</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China</w:t>
            </w:r>
          </w:p>
        </w:tc>
        <w:tc>
          <w:tcPr>
            <w:tcW w:w="8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60</w:t>
            </w:r>
          </w:p>
        </w:tc>
        <w:tc>
          <w:tcPr>
            <w:tcW w:w="74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F</w:t>
            </w:r>
          </w:p>
        </w:tc>
        <w:tc>
          <w:tcPr>
            <w:tcW w:w="11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URTI</w:t>
            </w:r>
          </w:p>
        </w:tc>
        <w:tc>
          <w:tcPr>
            <w:tcW w:w="1161"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Tortuous blood vessel </w:t>
            </w:r>
            <w:r w:rsidRPr="00994DA9">
              <w:rPr>
                <w:rFonts w:ascii="Times New Roman" w:hAnsi="Times New Roman" w:cs="Times New Roman"/>
                <w:noProof/>
                <w:sz w:val="18"/>
                <w:szCs w:val="18"/>
              </w:rPr>
              <w:t>seen</w:t>
            </w:r>
            <w:r w:rsidRPr="0021720D">
              <w:rPr>
                <w:rFonts w:ascii="Times New Roman" w:hAnsi="Times New Roman" w:cs="Times New Roman"/>
                <w:sz w:val="18"/>
                <w:szCs w:val="18"/>
              </w:rPr>
              <w:t xml:space="preserve"> beneath the mucosa in the membranous trachea 2 cm to the carina</w:t>
            </w:r>
          </w:p>
        </w:tc>
        <w:tc>
          <w:tcPr>
            <w:tcW w:w="130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5</w:t>
            </w:r>
            <w:r w:rsidRPr="0021720D">
              <w:rPr>
                <w:rFonts w:ascii="Times New Roman" w:hAnsi="Times New Roman" w:cs="Times New Roman"/>
                <w:sz w:val="18"/>
                <w:szCs w:val="18"/>
              </w:rPr>
              <w:t xml:space="preserve">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53355E" w:rsidRPr="00B0425A" w:rsidRDefault="0053355E" w:rsidP="00A9501E">
            <w:pPr>
              <w:rPr>
                <w:rFonts w:ascii="Times New Roman" w:hAnsi="Times New Roman" w:cs="Times New Roman"/>
                <w:b w:val="0"/>
                <w:sz w:val="18"/>
                <w:szCs w:val="18"/>
              </w:rPr>
            </w:pPr>
            <w:r w:rsidRPr="00B0425A">
              <w:rPr>
                <w:rFonts w:ascii="Times New Roman" w:hAnsi="Times New Roman" w:cs="Times New Roman"/>
                <w:b w:val="0"/>
                <w:sz w:val="18"/>
                <w:szCs w:val="18"/>
              </w:rPr>
              <w:t xml:space="preserve">Foo et al. 2018 </w:t>
            </w:r>
            <w:r w:rsidR="001D7D2E" w:rsidRPr="00B0425A">
              <w:rPr>
                <w:rFonts w:ascii="Times New Roman" w:hAnsi="Times New Roman" w:cs="Times New Roman"/>
                <w:sz w:val="18"/>
                <w:szCs w:val="18"/>
              </w:rPr>
              <w:fldChar w:fldCharType="begin"/>
            </w:r>
            <w:r w:rsidR="00A9501E" w:rsidRPr="00B0425A">
              <w:rPr>
                <w:rFonts w:ascii="Times New Roman" w:hAnsi="Times New Roman" w:cs="Times New Roman"/>
                <w:b w:val="0"/>
                <w:sz w:val="18"/>
                <w:szCs w:val="18"/>
              </w:rPr>
              <w:instrText xml:space="preserve"> ADDIN EN.CITE &lt;EndNote&gt;&lt;Cite&gt;&lt;Author&gt;Foo&lt;/Author&gt;&lt;Year&gt;2018&lt;/Year&gt;&lt;RecNum&gt;79&lt;/RecNum&gt;&lt;DisplayText&gt;[31]&lt;/DisplayText&gt;&lt;record&gt;&lt;rec-number&gt;79&lt;/rec-number&gt;&lt;foreign-keys&gt;&lt;key app="EN" db-id="5s0fa5fzcrd5x8ewxr6xe5wdp9ffz9traz5t" timestamp="1517136912"&gt;79&lt;/key&gt;&lt;/foreign-keys&gt;&lt;ref-type name="Journal Article"&gt;17&lt;/ref-type&gt;&lt;contributors&gt;&lt;authors&gt;&lt;author&gt;Foo, Andrea Zhi Xin&lt;/author&gt;&lt;author&gt;Hsu, Anne Ann Ling&lt;/author&gt;&lt;/authors&gt;&lt;/contributors&gt;&lt;titles&gt;&lt;title&gt;Dieulafoy’s disease with mediastinal arteriovenous malformation&lt;/title&gt;&lt;secondary-title&gt;Thorax&lt;/secondary-title&gt;&lt;/titles&gt;&lt;dates&gt;&lt;year&gt;2018&lt;/year&gt;&lt;/dates&gt;&lt;urls&gt;&lt;related-urls&gt;&lt;url&gt;http://thorax.bmj.com/content/thoraxjnl/early/2018/01/20/thoraxjnl-2017-211243.full.pdf&lt;/url&gt;&lt;/related-urls&gt;&lt;/urls&gt;&lt;electronic-resource-num&gt;10.1136/thoraxjnl-2017-211243&lt;/electronic-resource-num&gt;&lt;/record&gt;&lt;/Cite&gt;&lt;/EndNote&gt;</w:instrText>
            </w:r>
            <w:r w:rsidR="001D7D2E" w:rsidRPr="00B0425A">
              <w:rPr>
                <w:rFonts w:ascii="Times New Roman" w:hAnsi="Times New Roman" w:cs="Times New Roman"/>
                <w:sz w:val="18"/>
                <w:szCs w:val="18"/>
              </w:rPr>
              <w:fldChar w:fldCharType="separate"/>
            </w:r>
            <w:r w:rsidR="00A9501E" w:rsidRPr="00B0425A">
              <w:rPr>
                <w:rFonts w:ascii="Times New Roman" w:hAnsi="Times New Roman" w:cs="Times New Roman"/>
                <w:b w:val="0"/>
                <w:noProof/>
                <w:sz w:val="18"/>
                <w:szCs w:val="18"/>
              </w:rPr>
              <w:t>[31]</w:t>
            </w:r>
            <w:r w:rsidR="001D7D2E" w:rsidRPr="00B0425A">
              <w:rPr>
                <w:rFonts w:ascii="Times New Roman" w:hAnsi="Times New Roman" w:cs="Times New Roman"/>
                <w:sz w:val="18"/>
                <w:szCs w:val="18"/>
              </w:rPr>
              <w:fldChar w:fldCharType="end"/>
            </w:r>
          </w:p>
        </w:tc>
        <w:tc>
          <w:tcPr>
            <w:tcW w:w="108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Singapore</w:t>
            </w:r>
          </w:p>
        </w:tc>
        <w:tc>
          <w:tcPr>
            <w:tcW w:w="831" w:type="dxa"/>
            <w:shd w:val="clear" w:color="auto" w:fill="auto"/>
          </w:tcPr>
          <w:p w:rsidR="0053355E" w:rsidRPr="0021720D" w:rsidRDefault="00731DD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2</w:t>
            </w:r>
          </w:p>
        </w:tc>
        <w:tc>
          <w:tcPr>
            <w:tcW w:w="74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53355E" w:rsidRPr="0021720D" w:rsidRDefault="00EA1266"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431" w:type="dxa"/>
            <w:shd w:val="clear" w:color="auto" w:fill="auto"/>
          </w:tcPr>
          <w:p w:rsidR="0053355E"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cute myeloid leukemia</w:t>
            </w:r>
            <w:r w:rsidR="00EA1266">
              <w:rPr>
                <w:rFonts w:ascii="Times New Roman" w:hAnsi="Times New Roman" w:cs="Times New Roman"/>
                <w:sz w:val="18"/>
                <w:szCs w:val="18"/>
              </w:rPr>
              <w:t>.</w:t>
            </w:r>
          </w:p>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ediastinal arteriovenous malformation</w:t>
            </w:r>
          </w:p>
        </w:tc>
        <w:tc>
          <w:tcPr>
            <w:tcW w:w="1161"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RUL anterior segment</w:t>
            </w:r>
          </w:p>
        </w:tc>
        <w:tc>
          <w:tcPr>
            <w:tcW w:w="130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Embolization</w:t>
            </w:r>
          </w:p>
        </w:tc>
        <w:tc>
          <w:tcPr>
            <w:tcW w:w="1037"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53355E" w:rsidRPr="0021720D" w:rsidRDefault="0053355E"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12 months</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vMerge w:val="restart"/>
            <w:shd w:val="clear" w:color="auto" w:fill="auto"/>
          </w:tcPr>
          <w:p w:rsidR="003305D2" w:rsidRPr="00B0425A" w:rsidRDefault="003305D2" w:rsidP="00A9501E">
            <w:pPr>
              <w:rPr>
                <w:rFonts w:ascii="Times New Roman" w:hAnsi="Times New Roman" w:cs="Times New Roman"/>
                <w:b w:val="0"/>
                <w:sz w:val="18"/>
                <w:szCs w:val="18"/>
              </w:rPr>
            </w:pPr>
            <w:r w:rsidRPr="00B0425A">
              <w:rPr>
                <w:rFonts w:ascii="Times New Roman" w:hAnsi="Times New Roman" w:cs="Times New Roman"/>
                <w:b w:val="0"/>
                <w:sz w:val="18"/>
                <w:szCs w:val="18"/>
              </w:rPr>
              <w:t xml:space="preserve">Sheth et al. 2018 </w:t>
            </w:r>
            <w:r w:rsidR="001D7D2E" w:rsidRPr="00B0425A">
              <w:rPr>
                <w:rFonts w:ascii="Times New Roman" w:hAnsi="Times New Roman" w:cs="Times New Roman"/>
                <w:sz w:val="18"/>
                <w:szCs w:val="18"/>
              </w:rPr>
              <w:fldChar w:fldCharType="begin"/>
            </w:r>
            <w:r w:rsidR="00B375F5" w:rsidRPr="00B0425A">
              <w:rPr>
                <w:rFonts w:ascii="Times New Roman" w:hAnsi="Times New Roman" w:cs="Times New Roman"/>
                <w:b w:val="0"/>
                <w:sz w:val="18"/>
                <w:szCs w:val="18"/>
              </w:rPr>
              <w:instrText xml:space="preserve"> ADDIN EN.CITE &lt;EndNote&gt;&lt;Cite&gt;&lt;Author&gt;Sheth&lt;/Author&gt;&lt;Year&gt;2018&lt;/Year&gt;&lt;RecNum&gt;85&lt;/RecNum&gt;&lt;DisplayText&gt;[32]&lt;/DisplayText&gt;&lt;record&gt;&lt;rec-number&gt;85&lt;/rec-number&gt;&lt;foreign-keys&gt;&lt;key app="EN" db-id="5s0fa5fzcrd5x8ewxr6xe5wdp9ffz9traz5t" timestamp="1522322237"&gt;85&lt;/key&gt;&lt;/foreign-keys&gt;&lt;ref-type name="Journal Article"&gt;17&lt;/ref-type&gt;&lt;contributors&gt;&lt;authors&gt;&lt;author&gt;Sheth, H. S.&lt;/author&gt;&lt;author&gt;Maldonado, F.&lt;/author&gt;&lt;author&gt;Lentz, R. J.&lt;/author&gt;&lt;/authors&gt;&lt;/contributors&gt;&lt;auth-address&gt;D. Y. Patil University School of Medicine, Mumbai, India.&amp;#xD;Division of Allergy, Pulmonary, and Critical Care Medicine.&amp;#xD;Department of Thoracic Surgery, Vanderbilt University School of Medicine, Nashville, TN, USA.&lt;/auth-address&gt;&lt;titles&gt;&lt;title&gt;Two cases of Dieulafoy lesions of the bronchus with novel comorbid associations and endobronchial ablative management&lt;/title&gt;&lt;secondary-title&gt;Medicine (Baltimore)&lt;/secondary-title&gt;&lt;alt-title&gt;Medicine&lt;/alt-title&gt;&lt;/titles&gt;&lt;pages&gt;e9754&lt;/pages&gt;&lt;volume&gt;97&lt;/volume&gt;&lt;number&gt;8&lt;/number&gt;&lt;edition&gt;2018/02/22&lt;/edition&gt;&lt;keywords&gt;&lt;keyword&gt;Ablation Techniques/*methods&lt;/keyword&gt;&lt;keyword&gt;Aged&lt;/keyword&gt;&lt;keyword&gt;Alagille Syndrome/pathology&lt;/keyword&gt;&lt;keyword&gt;Bronchi/blood supply/surgery&lt;/keyword&gt;&lt;keyword&gt;Bronchial Diseases/complications/*surgery&lt;/keyword&gt;&lt;keyword&gt;Bronchoscopy/*methods&lt;/keyword&gt;&lt;keyword&gt;Comorbidity&lt;/keyword&gt;&lt;keyword&gt;Female&lt;/keyword&gt;&lt;keyword&gt;Hemoptysis/etiology/*surgery&lt;/keyword&gt;&lt;keyword&gt;Humans&lt;/keyword&gt;&lt;keyword&gt;Male&lt;/keyword&gt;&lt;keyword&gt;Mediastinal Neoplasms/secondary&lt;/keyword&gt;&lt;keyword&gt;Middle Aged&lt;/keyword&gt;&lt;keyword&gt;Thyroid Neoplasms/pathology&lt;/keyword&gt;&lt;keyword&gt;Vascular Malformations/complications/*surgery&lt;/keyword&gt;&lt;/keywords&gt;&lt;dates&gt;&lt;year&gt;2018&lt;/year&gt;&lt;pub-dates&gt;&lt;date&gt;Feb&lt;/date&gt;&lt;/pub-dates&gt;&lt;/dates&gt;&lt;isbn&gt;0025-7974&lt;/isbn&gt;&lt;accession-num&gt;29465555&lt;/accession-num&gt;&lt;urls&gt;&lt;/urls&gt;&lt;custom2&gt;PMC5842022&lt;/custom2&gt;&lt;electronic-resource-num&gt;10.1097/md.0000000000009754&lt;/electronic-resource-num&gt;&lt;remote-database-provider&gt;NLM&lt;/remote-database-provider&gt;&lt;language&gt;eng&lt;/language&gt;&lt;/record&gt;&lt;/Cite&gt;&lt;/EndNote&gt;</w:instrText>
            </w:r>
            <w:r w:rsidR="001D7D2E" w:rsidRPr="00B0425A">
              <w:rPr>
                <w:rFonts w:ascii="Times New Roman" w:hAnsi="Times New Roman" w:cs="Times New Roman"/>
                <w:sz w:val="18"/>
                <w:szCs w:val="18"/>
              </w:rPr>
              <w:fldChar w:fldCharType="separate"/>
            </w:r>
            <w:r w:rsidR="00A9501E" w:rsidRPr="00B0425A">
              <w:rPr>
                <w:rFonts w:ascii="Times New Roman" w:hAnsi="Times New Roman" w:cs="Times New Roman"/>
                <w:b w:val="0"/>
                <w:noProof/>
                <w:sz w:val="18"/>
                <w:szCs w:val="18"/>
              </w:rPr>
              <w:t>[32]</w:t>
            </w:r>
            <w:r w:rsidR="001D7D2E" w:rsidRPr="00B0425A">
              <w:rPr>
                <w:rFonts w:ascii="Times New Roman" w:hAnsi="Times New Roman" w:cs="Times New Roman"/>
                <w:sz w:val="18"/>
                <w:szCs w:val="18"/>
              </w:rPr>
              <w:fldChar w:fldCharType="end"/>
            </w:r>
          </w:p>
        </w:tc>
        <w:tc>
          <w:tcPr>
            <w:tcW w:w="1086" w:type="dxa"/>
            <w:vMerge w:val="restart"/>
            <w:shd w:val="clear" w:color="auto" w:fill="auto"/>
          </w:tcPr>
          <w:p w:rsidR="003305D2" w:rsidRPr="0021720D" w:rsidRDefault="003305D2"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United States</w:t>
            </w:r>
          </w:p>
        </w:tc>
        <w:tc>
          <w:tcPr>
            <w:tcW w:w="831"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51</w:t>
            </w:r>
          </w:p>
        </w:tc>
        <w:tc>
          <w:tcPr>
            <w:tcW w:w="746"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w:t>
            </w:r>
          </w:p>
        </w:tc>
        <w:tc>
          <w:tcPr>
            <w:tcW w:w="1106"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Massive hemoptysis</w:t>
            </w:r>
          </w:p>
        </w:tc>
        <w:tc>
          <w:tcPr>
            <w:tcW w:w="867"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No</w:t>
            </w:r>
          </w:p>
        </w:tc>
        <w:tc>
          <w:tcPr>
            <w:tcW w:w="1037"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Yes</w:t>
            </w:r>
          </w:p>
        </w:tc>
        <w:tc>
          <w:tcPr>
            <w:tcW w:w="1431"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agille syndrome</w:t>
            </w:r>
          </w:p>
        </w:tc>
        <w:tc>
          <w:tcPr>
            <w:tcW w:w="1161"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 xml:space="preserve">LLB near </w:t>
            </w:r>
            <w:r w:rsidRPr="00994DA9">
              <w:rPr>
                <w:rFonts w:ascii="Times New Roman" w:hAnsi="Times New Roman" w:cs="Times New Roman"/>
                <w:noProof/>
                <w:sz w:val="18"/>
                <w:szCs w:val="18"/>
              </w:rPr>
              <w:t>secondary</w:t>
            </w:r>
            <w:r w:rsidRPr="0021720D">
              <w:rPr>
                <w:rFonts w:ascii="Times New Roman" w:hAnsi="Times New Roman" w:cs="Times New Roman"/>
                <w:sz w:val="18"/>
                <w:szCs w:val="18"/>
              </w:rPr>
              <w:t xml:space="preserve"> carina</w:t>
            </w:r>
          </w:p>
        </w:tc>
        <w:tc>
          <w:tcPr>
            <w:tcW w:w="1306"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d</w:t>
            </w:r>
            <w:r w:rsidRPr="00994DA9">
              <w:rPr>
                <w:rFonts w:ascii="Times New Roman" w:hAnsi="Times New Roman" w:cs="Times New Roman"/>
                <w:noProof/>
                <w:sz w:val="18"/>
                <w:szCs w:val="18"/>
              </w:rPr>
              <w:t>:YAP</w:t>
            </w:r>
            <w:r w:rsidRPr="0021720D">
              <w:rPr>
                <w:rFonts w:ascii="Times New Roman" w:hAnsi="Times New Roman" w:cs="Times New Roman"/>
                <w:sz w:val="18"/>
                <w:szCs w:val="18"/>
              </w:rPr>
              <w:t xml:space="preserve"> laser</w:t>
            </w:r>
          </w:p>
        </w:tc>
        <w:tc>
          <w:tcPr>
            <w:tcW w:w="1037"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21720D">
              <w:rPr>
                <w:rFonts w:ascii="Times New Roman" w:hAnsi="Times New Roman" w:cs="Times New Roman"/>
                <w:sz w:val="18"/>
                <w:szCs w:val="18"/>
              </w:rPr>
              <w:t>Alive</w:t>
            </w:r>
          </w:p>
        </w:tc>
        <w:tc>
          <w:tcPr>
            <w:tcW w:w="816" w:type="dxa"/>
            <w:shd w:val="clear" w:color="auto" w:fill="auto"/>
          </w:tcPr>
          <w:p w:rsidR="003305D2" w:rsidRPr="0021720D" w:rsidRDefault="003305D2"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4</w:t>
            </w:r>
            <w:r w:rsidRPr="0021720D">
              <w:rPr>
                <w:rFonts w:ascii="Times New Roman" w:hAnsi="Times New Roman" w:cs="Times New Roman"/>
                <w:sz w:val="18"/>
                <w:szCs w:val="18"/>
              </w:rPr>
              <w:t xml:space="preserve">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vMerge/>
            <w:shd w:val="clear" w:color="auto" w:fill="auto"/>
          </w:tcPr>
          <w:p w:rsidR="003305D2" w:rsidRPr="00B0425A" w:rsidRDefault="003305D2" w:rsidP="003305D2">
            <w:pPr>
              <w:rPr>
                <w:rFonts w:ascii="Times New Roman" w:hAnsi="Times New Roman" w:cs="Times New Roman"/>
                <w:b w:val="0"/>
                <w:sz w:val="18"/>
                <w:szCs w:val="18"/>
              </w:rPr>
            </w:pPr>
          </w:p>
        </w:tc>
        <w:tc>
          <w:tcPr>
            <w:tcW w:w="1086" w:type="dxa"/>
            <w:vMerge/>
            <w:shd w:val="clear" w:color="auto" w:fill="auto"/>
          </w:tcPr>
          <w:p w:rsidR="003305D2" w:rsidRDefault="003305D2" w:rsidP="003852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831" w:type="dxa"/>
            <w:shd w:val="clear" w:color="auto" w:fill="auto"/>
          </w:tcPr>
          <w:p w:rsidR="003305D2" w:rsidRPr="0021720D" w:rsidRDefault="003305D2" w:rsidP="001E69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6</w:t>
            </w:r>
          </w:p>
        </w:tc>
        <w:tc>
          <w:tcPr>
            <w:tcW w:w="746" w:type="dxa"/>
            <w:shd w:val="clear" w:color="auto" w:fill="auto"/>
          </w:tcPr>
          <w:p w:rsidR="003305D2" w:rsidRPr="0021720D" w:rsidRDefault="003305D2" w:rsidP="001E69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w:t>
            </w:r>
          </w:p>
        </w:tc>
        <w:tc>
          <w:tcPr>
            <w:tcW w:w="1106" w:type="dxa"/>
            <w:shd w:val="clear" w:color="auto" w:fill="auto"/>
          </w:tcPr>
          <w:p w:rsidR="003305D2" w:rsidRPr="0021720D" w:rsidRDefault="001E698F" w:rsidP="001E69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emoptysis (200 to 300 mL)</w:t>
            </w:r>
          </w:p>
        </w:tc>
        <w:tc>
          <w:tcPr>
            <w:tcW w:w="867" w:type="dxa"/>
            <w:shd w:val="clear" w:color="auto" w:fill="auto"/>
          </w:tcPr>
          <w:p w:rsidR="003305D2" w:rsidRPr="0021720D" w:rsidRDefault="001E698F" w:rsidP="001E69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Yes</w:t>
            </w:r>
          </w:p>
        </w:tc>
        <w:tc>
          <w:tcPr>
            <w:tcW w:w="1037" w:type="dxa"/>
            <w:shd w:val="clear" w:color="auto" w:fill="auto"/>
          </w:tcPr>
          <w:p w:rsidR="003305D2" w:rsidRPr="0021720D" w:rsidRDefault="001E698F" w:rsidP="001E69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o</w:t>
            </w:r>
          </w:p>
        </w:tc>
        <w:tc>
          <w:tcPr>
            <w:tcW w:w="1431" w:type="dxa"/>
            <w:shd w:val="clear" w:color="auto" w:fill="auto"/>
          </w:tcPr>
          <w:p w:rsidR="003305D2" w:rsidRPr="0021720D" w:rsidRDefault="001E698F" w:rsidP="001E69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Treated for laryngeal carcinoma </w:t>
            </w:r>
            <w:r w:rsidRPr="00994DA9">
              <w:rPr>
                <w:rFonts w:ascii="Times New Roman" w:hAnsi="Times New Roman" w:cs="Times New Roman"/>
                <w:noProof/>
                <w:sz w:val="18"/>
                <w:szCs w:val="18"/>
              </w:rPr>
              <w:t>5</w:t>
            </w:r>
            <w:r>
              <w:rPr>
                <w:rFonts w:ascii="Times New Roman" w:hAnsi="Times New Roman" w:cs="Times New Roman"/>
                <w:sz w:val="18"/>
                <w:szCs w:val="18"/>
              </w:rPr>
              <w:t xml:space="preserve"> years back. Now recurred (subcarinal and paratracheal lymph node enlargement)</w:t>
            </w:r>
          </w:p>
        </w:tc>
        <w:tc>
          <w:tcPr>
            <w:tcW w:w="1161" w:type="dxa"/>
            <w:shd w:val="clear" w:color="auto" w:fill="auto"/>
          </w:tcPr>
          <w:p w:rsidR="00766BD9" w:rsidRDefault="00766BD9" w:rsidP="00766BD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osterior wall</w:t>
            </w:r>
            <w:r w:rsidR="001E698F">
              <w:rPr>
                <w:rFonts w:ascii="Times New Roman" w:hAnsi="Times New Roman" w:cs="Times New Roman"/>
                <w:sz w:val="18"/>
                <w:szCs w:val="18"/>
              </w:rPr>
              <w:t xml:space="preserve"> of </w:t>
            </w:r>
            <w:r>
              <w:rPr>
                <w:rFonts w:ascii="Times New Roman" w:hAnsi="Times New Roman" w:cs="Times New Roman"/>
                <w:sz w:val="18"/>
                <w:szCs w:val="18"/>
              </w:rPr>
              <w:t>RMB</w:t>
            </w:r>
          </w:p>
          <w:p w:rsidR="00766BD9" w:rsidRDefault="00766BD9" w:rsidP="00766BD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p w:rsidR="001E698F" w:rsidRPr="0021720D" w:rsidRDefault="001E698F" w:rsidP="00766BD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Recurrence </w:t>
            </w:r>
            <w:r w:rsidRPr="00994DA9">
              <w:rPr>
                <w:rFonts w:ascii="Times New Roman" w:hAnsi="Times New Roman" w:cs="Times New Roman"/>
                <w:noProof/>
                <w:sz w:val="18"/>
                <w:szCs w:val="18"/>
              </w:rPr>
              <w:t>seen</w:t>
            </w:r>
            <w:r>
              <w:rPr>
                <w:rFonts w:ascii="Times New Roman" w:hAnsi="Times New Roman" w:cs="Times New Roman"/>
                <w:sz w:val="18"/>
                <w:szCs w:val="18"/>
              </w:rPr>
              <w:t xml:space="preserve"> (2 weeks) proximal LMB</w:t>
            </w:r>
          </w:p>
        </w:tc>
        <w:tc>
          <w:tcPr>
            <w:tcW w:w="1306" w:type="dxa"/>
            <w:shd w:val="clear" w:color="auto" w:fill="auto"/>
          </w:tcPr>
          <w:p w:rsidR="003305D2" w:rsidRDefault="001E698F" w:rsidP="001E69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BAE during first episode on </w:t>
            </w:r>
            <w:r w:rsidRPr="00994DA9">
              <w:rPr>
                <w:rFonts w:ascii="Times New Roman" w:hAnsi="Times New Roman" w:cs="Times New Roman"/>
                <w:noProof/>
                <w:sz w:val="18"/>
                <w:szCs w:val="18"/>
              </w:rPr>
              <w:t>right</w:t>
            </w:r>
            <w:r>
              <w:rPr>
                <w:rFonts w:ascii="Times New Roman" w:hAnsi="Times New Roman" w:cs="Times New Roman"/>
                <w:sz w:val="18"/>
                <w:szCs w:val="18"/>
              </w:rPr>
              <w:t xml:space="preserve"> side</w:t>
            </w:r>
            <w:r w:rsidR="00766BD9">
              <w:rPr>
                <w:rFonts w:ascii="Times New Roman" w:hAnsi="Times New Roman" w:cs="Times New Roman"/>
                <w:sz w:val="18"/>
                <w:szCs w:val="18"/>
              </w:rPr>
              <w:t xml:space="preserve"> (Laser not attempted as it was in </w:t>
            </w:r>
            <w:r w:rsidR="00766BD9" w:rsidRPr="00994DA9">
              <w:rPr>
                <w:rFonts w:ascii="Times New Roman" w:hAnsi="Times New Roman" w:cs="Times New Roman"/>
                <w:noProof/>
                <w:sz w:val="18"/>
                <w:szCs w:val="18"/>
              </w:rPr>
              <w:t>posterior</w:t>
            </w:r>
            <w:r w:rsidR="00766BD9">
              <w:rPr>
                <w:rFonts w:ascii="Times New Roman" w:hAnsi="Times New Roman" w:cs="Times New Roman"/>
                <w:sz w:val="18"/>
                <w:szCs w:val="18"/>
              </w:rPr>
              <w:t xml:space="preserve"> tracheal wall)</w:t>
            </w:r>
            <w:r>
              <w:rPr>
                <w:rFonts w:ascii="Times New Roman" w:hAnsi="Times New Roman" w:cs="Times New Roman"/>
                <w:sz w:val="18"/>
                <w:szCs w:val="18"/>
              </w:rPr>
              <w:t xml:space="preserve">, when recurred on </w:t>
            </w:r>
            <w:r w:rsidRPr="00994DA9">
              <w:rPr>
                <w:rFonts w:ascii="Times New Roman" w:hAnsi="Times New Roman" w:cs="Times New Roman"/>
                <w:noProof/>
                <w:sz w:val="18"/>
                <w:szCs w:val="18"/>
              </w:rPr>
              <w:t>left</w:t>
            </w:r>
            <w:r>
              <w:rPr>
                <w:rFonts w:ascii="Times New Roman" w:hAnsi="Times New Roman" w:cs="Times New Roman"/>
                <w:sz w:val="18"/>
                <w:szCs w:val="18"/>
              </w:rPr>
              <w:t xml:space="preserve"> side </w:t>
            </w:r>
            <w:r>
              <w:rPr>
                <w:rFonts w:ascii="Times New Roman" w:hAnsi="Times New Roman" w:cs="Times New Roman"/>
                <w:sz w:val="18"/>
                <w:szCs w:val="18"/>
              </w:rPr>
              <w:lastRenderedPageBreak/>
              <w:t>after two weeks Nd</w:t>
            </w:r>
            <w:r w:rsidRPr="00994DA9">
              <w:rPr>
                <w:rFonts w:ascii="Times New Roman" w:hAnsi="Times New Roman" w:cs="Times New Roman"/>
                <w:noProof/>
                <w:sz w:val="18"/>
                <w:szCs w:val="18"/>
              </w:rPr>
              <w:t>:YAP</w:t>
            </w:r>
            <w:r>
              <w:rPr>
                <w:rFonts w:ascii="Times New Roman" w:hAnsi="Times New Roman" w:cs="Times New Roman"/>
                <w:sz w:val="18"/>
                <w:szCs w:val="18"/>
              </w:rPr>
              <w:t xml:space="preserve"> laser attempted (but </w:t>
            </w:r>
            <w:r w:rsidRPr="00994DA9">
              <w:rPr>
                <w:rFonts w:ascii="Times New Roman" w:hAnsi="Times New Roman" w:cs="Times New Roman"/>
                <w:noProof/>
                <w:sz w:val="18"/>
                <w:szCs w:val="18"/>
              </w:rPr>
              <w:t>bleed</w:t>
            </w:r>
            <w:r>
              <w:rPr>
                <w:rFonts w:ascii="Times New Roman" w:hAnsi="Times New Roman" w:cs="Times New Roman"/>
                <w:sz w:val="18"/>
                <w:szCs w:val="18"/>
              </w:rPr>
              <w:t xml:space="preserve"> stopped spontaneously)</w:t>
            </w:r>
          </w:p>
        </w:tc>
        <w:tc>
          <w:tcPr>
            <w:tcW w:w="1037" w:type="dxa"/>
            <w:shd w:val="clear" w:color="auto" w:fill="auto"/>
          </w:tcPr>
          <w:p w:rsidR="003305D2" w:rsidRPr="0021720D" w:rsidRDefault="001E698F" w:rsidP="001E69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lastRenderedPageBreak/>
              <w:t xml:space="preserve">Alive </w:t>
            </w:r>
          </w:p>
        </w:tc>
        <w:tc>
          <w:tcPr>
            <w:tcW w:w="816" w:type="dxa"/>
            <w:shd w:val="clear" w:color="auto" w:fill="auto"/>
          </w:tcPr>
          <w:p w:rsidR="003305D2" w:rsidRPr="0021720D" w:rsidRDefault="001E698F" w:rsidP="001E69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6</w:t>
            </w:r>
            <w:r>
              <w:rPr>
                <w:rFonts w:ascii="Times New Roman" w:hAnsi="Times New Roman" w:cs="Times New Roman"/>
                <w:sz w:val="18"/>
                <w:szCs w:val="18"/>
              </w:rPr>
              <w:t xml:space="preserve"> months</w:t>
            </w:r>
          </w:p>
        </w:tc>
      </w:tr>
      <w:tr w:rsidR="00B0425A" w:rsidRPr="0021720D" w:rsidTr="00B0425A">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75365D" w:rsidRPr="00B0425A" w:rsidRDefault="00785F1B" w:rsidP="006329D2">
            <w:pPr>
              <w:rPr>
                <w:rFonts w:ascii="Times New Roman" w:hAnsi="Times New Roman" w:cs="Times New Roman"/>
                <w:b w:val="0"/>
                <w:sz w:val="18"/>
                <w:szCs w:val="18"/>
              </w:rPr>
            </w:pPr>
            <w:r w:rsidRPr="00B0425A">
              <w:rPr>
                <w:rFonts w:ascii="Times New Roman" w:hAnsi="Times New Roman" w:cs="Times New Roman"/>
                <w:b w:val="0"/>
                <w:sz w:val="18"/>
                <w:szCs w:val="18"/>
              </w:rPr>
              <w:lastRenderedPageBreak/>
              <w:t xml:space="preserve">Bonnefoy et al. 2018 </w:t>
            </w:r>
            <w:r w:rsidRPr="00B0425A">
              <w:rPr>
                <w:rFonts w:ascii="Times New Roman" w:hAnsi="Times New Roman" w:cs="Times New Roman"/>
                <w:sz w:val="18"/>
                <w:szCs w:val="18"/>
              </w:rPr>
              <w:fldChar w:fldCharType="begin">
                <w:fldData xml:space="preserve">PEVuZE5vdGU+PENpdGU+PEF1dGhvcj5Cb25uZWZveTwvQXV0aG9yPjxZZWFyPjIwMTg8L1llYXI+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L3BlcmlvZGljYWw+PGVkaXRp
b24+MjAxOC8wNi8wODwvZWRpdGlvbj48a2V5d29yZHM+PGtleXdvcmQ+YnJvbmNoaWFsIGRpZXVs
YWZveTwva2V5d29yZD48a2V5d29yZD5oZW1vcHR5c2lzPC9rZXl3b3JkPjwva2V5d29yZHM+PGRh
dGVzPjx5ZWFyPjIwMTg8L3llYXI+PHB1Yi1kYXRlcz48ZGF0ZT5KdW4gNzwvZGF0ZT48L3B1Yi1k
YXRlcz48L2RhdGVzPjxpc2JuPjEwNzMtNDQ5eDwvaXNibj48YWNjZXNzaW9uLW51bT4yOTg3Nzcz
MTwvYWNjZXNzaW9uLW51bT48dXJscz48L3VybHM+PGVsZWN0cm9uaWMtcmVzb3VyY2UtbnVtPjEw
LjExNjQvcmNjbS4yMDE3MTEtMjE4NElNPC9lbGVjdHJvbmljLXJlc291cmNlLW51bT48cmVtb3Rl
LWRhdGFiYXNlLXByb3ZpZGVyPk5MTTwvcmVtb3RlLWRhdGFiYXNlLXByb3ZpZGVyPjxsYW5ndWFn
ZT5lbmc8L2xhbmd1YWdlPjwvcmVjb3JkPjwvQ2l0ZT48L0VuZE5vdGU+
</w:fldData>
              </w:fldChar>
            </w:r>
            <w:r w:rsidR="006329D2" w:rsidRPr="00B0425A">
              <w:rPr>
                <w:rFonts w:ascii="Times New Roman" w:hAnsi="Times New Roman" w:cs="Times New Roman"/>
                <w:b w:val="0"/>
                <w:sz w:val="18"/>
                <w:szCs w:val="18"/>
              </w:rPr>
              <w:instrText xml:space="preserve"> ADDIN EN.CITE </w:instrText>
            </w:r>
            <w:r w:rsidR="006329D2" w:rsidRPr="00B0425A">
              <w:rPr>
                <w:rFonts w:ascii="Times New Roman" w:hAnsi="Times New Roman" w:cs="Times New Roman"/>
                <w:sz w:val="18"/>
                <w:szCs w:val="18"/>
              </w:rPr>
              <w:fldChar w:fldCharType="begin">
                <w:fldData xml:space="preserve">PEVuZE5vdGU+PENpdGU+PEF1dGhvcj5Cb25uZWZveTwvQXV0aG9yPjxZZWFyPjIwMTg8L1llYXI+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</w:fldData>
              </w:fldChar>
            </w:r>
            <w:r w:rsidR="006329D2" w:rsidRPr="00B0425A">
              <w:rPr>
                <w:rFonts w:ascii="Times New Roman" w:hAnsi="Times New Roman" w:cs="Times New Roman"/>
                <w:b w:val="0"/>
                <w:sz w:val="18"/>
                <w:szCs w:val="18"/>
              </w:rPr>
              <w:instrText xml:space="preserve"> ADDIN EN.CITE.DATA </w:instrText>
            </w:r>
            <w:r w:rsidR="006329D2" w:rsidRPr="00B0425A">
              <w:rPr>
                <w:rFonts w:ascii="Times New Roman" w:hAnsi="Times New Roman" w:cs="Times New Roman"/>
                <w:sz w:val="18"/>
                <w:szCs w:val="18"/>
              </w:rPr>
            </w:r>
            <w:r w:rsidR="006329D2" w:rsidRPr="00B0425A">
              <w:rPr>
                <w:rFonts w:ascii="Times New Roman" w:hAnsi="Times New Roman" w:cs="Times New Roman"/>
                <w:sz w:val="18"/>
                <w:szCs w:val="18"/>
              </w:rPr>
              <w:fldChar w:fldCharType="end"/>
            </w:r>
            <w:r w:rsidRPr="00B0425A">
              <w:rPr>
                <w:rFonts w:ascii="Times New Roman" w:hAnsi="Times New Roman" w:cs="Times New Roman"/>
                <w:sz w:val="18"/>
                <w:szCs w:val="18"/>
              </w:rPr>
            </w:r>
            <w:r w:rsidRPr="00B0425A">
              <w:rPr>
                <w:rFonts w:ascii="Times New Roman" w:hAnsi="Times New Roman" w:cs="Times New Roman"/>
                <w:sz w:val="18"/>
                <w:szCs w:val="18"/>
              </w:rPr>
              <w:fldChar w:fldCharType="separate"/>
            </w:r>
            <w:r w:rsidR="006329D2" w:rsidRPr="00B0425A">
              <w:rPr>
                <w:rFonts w:ascii="Times New Roman" w:hAnsi="Times New Roman" w:cs="Times New Roman"/>
                <w:b w:val="0"/>
                <w:noProof/>
                <w:sz w:val="18"/>
                <w:szCs w:val="18"/>
              </w:rPr>
              <w:t>[33]</w:t>
            </w:r>
            <w:r w:rsidRPr="00B0425A">
              <w:rPr>
                <w:rFonts w:ascii="Times New Roman" w:hAnsi="Times New Roman" w:cs="Times New Roman"/>
                <w:sz w:val="18"/>
                <w:szCs w:val="18"/>
              </w:rPr>
              <w:fldChar w:fldCharType="end"/>
            </w:r>
          </w:p>
        </w:tc>
        <w:tc>
          <w:tcPr>
            <w:tcW w:w="1086" w:type="dxa"/>
            <w:shd w:val="clear" w:color="auto" w:fill="auto"/>
          </w:tcPr>
          <w:p w:rsidR="0075365D" w:rsidRDefault="00785F1B" w:rsidP="003852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rance</w:t>
            </w:r>
          </w:p>
        </w:tc>
        <w:tc>
          <w:tcPr>
            <w:tcW w:w="831" w:type="dxa"/>
            <w:shd w:val="clear" w:color="auto" w:fill="auto"/>
          </w:tcPr>
          <w:p w:rsidR="0075365D" w:rsidRDefault="00785F1B"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6</w:t>
            </w:r>
          </w:p>
        </w:tc>
        <w:tc>
          <w:tcPr>
            <w:tcW w:w="746" w:type="dxa"/>
            <w:shd w:val="clear" w:color="auto" w:fill="auto"/>
          </w:tcPr>
          <w:p w:rsidR="0075365D" w:rsidRDefault="00785F1B"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w:t>
            </w:r>
          </w:p>
        </w:tc>
        <w:tc>
          <w:tcPr>
            <w:tcW w:w="1106" w:type="dxa"/>
            <w:shd w:val="clear" w:color="auto" w:fill="auto"/>
          </w:tcPr>
          <w:p w:rsidR="0075365D" w:rsidRDefault="00785F1B"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assive hemoptysis</w:t>
            </w:r>
          </w:p>
        </w:tc>
        <w:tc>
          <w:tcPr>
            <w:tcW w:w="867" w:type="dxa"/>
            <w:shd w:val="clear" w:color="auto" w:fill="auto"/>
          </w:tcPr>
          <w:p w:rsidR="0075365D" w:rsidRDefault="00785F1B"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Yes</w:t>
            </w:r>
          </w:p>
        </w:tc>
        <w:tc>
          <w:tcPr>
            <w:tcW w:w="1037" w:type="dxa"/>
            <w:shd w:val="clear" w:color="auto" w:fill="auto"/>
          </w:tcPr>
          <w:p w:rsidR="0075365D" w:rsidRDefault="00785F1B"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o</w:t>
            </w:r>
          </w:p>
        </w:tc>
        <w:tc>
          <w:tcPr>
            <w:tcW w:w="1431" w:type="dxa"/>
            <w:shd w:val="clear" w:color="auto" w:fill="auto"/>
          </w:tcPr>
          <w:p w:rsidR="0075365D" w:rsidRDefault="00785F1B"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OPD</w:t>
            </w:r>
          </w:p>
        </w:tc>
        <w:tc>
          <w:tcPr>
            <w:tcW w:w="1161" w:type="dxa"/>
            <w:shd w:val="clear" w:color="auto" w:fill="auto"/>
          </w:tcPr>
          <w:p w:rsidR="0075365D" w:rsidRDefault="00785F1B" w:rsidP="00766BD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RUL</w:t>
            </w:r>
          </w:p>
        </w:tc>
        <w:tc>
          <w:tcPr>
            <w:tcW w:w="1306" w:type="dxa"/>
            <w:shd w:val="clear" w:color="auto" w:fill="auto"/>
          </w:tcPr>
          <w:p w:rsidR="0075365D" w:rsidRDefault="00785F1B" w:rsidP="00DC369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BAE of ICBT and right bronchial artery</w:t>
            </w:r>
            <w:r w:rsidR="00DC3699">
              <w:rPr>
                <w:rFonts w:ascii="Times New Roman" w:hAnsi="Times New Roman" w:cs="Times New Roman"/>
                <w:sz w:val="18"/>
                <w:szCs w:val="18"/>
              </w:rPr>
              <w:t>. After two days</w:t>
            </w:r>
            <w:r w:rsidR="00461304">
              <w:rPr>
                <w:rFonts w:ascii="Times New Roman" w:hAnsi="Times New Roman" w:cs="Times New Roman"/>
                <w:sz w:val="18"/>
                <w:szCs w:val="18"/>
              </w:rPr>
              <w:t>,</w:t>
            </w:r>
            <w:r w:rsidR="00DC3699">
              <w:rPr>
                <w:rFonts w:ascii="Times New Roman" w:hAnsi="Times New Roman" w:cs="Times New Roman"/>
                <w:sz w:val="18"/>
                <w:szCs w:val="18"/>
              </w:rPr>
              <w:t xml:space="preserve"> r</w:t>
            </w:r>
            <w:r>
              <w:rPr>
                <w:rFonts w:ascii="Times New Roman" w:hAnsi="Times New Roman" w:cs="Times New Roman"/>
                <w:sz w:val="18"/>
                <w:szCs w:val="18"/>
              </w:rPr>
              <w:t>ecurrence</w:t>
            </w:r>
            <w:r w:rsidR="00DC3699">
              <w:rPr>
                <w:rFonts w:ascii="Times New Roman" w:hAnsi="Times New Roman" w:cs="Times New Roman"/>
                <w:sz w:val="18"/>
                <w:szCs w:val="18"/>
              </w:rPr>
              <w:t xml:space="preserve"> of hemoptysis with </w:t>
            </w:r>
            <w:r w:rsidR="00DC3699" w:rsidRPr="00994DA9">
              <w:rPr>
                <w:rFonts w:ascii="Times New Roman" w:hAnsi="Times New Roman" w:cs="Times New Roman"/>
                <w:noProof/>
                <w:sz w:val="18"/>
                <w:szCs w:val="18"/>
              </w:rPr>
              <w:t>expulsion</w:t>
            </w:r>
            <w:r w:rsidR="00DC3699">
              <w:rPr>
                <w:rFonts w:ascii="Times New Roman" w:hAnsi="Times New Roman" w:cs="Times New Roman"/>
                <w:sz w:val="18"/>
                <w:szCs w:val="18"/>
              </w:rPr>
              <w:t xml:space="preserve"> of</w:t>
            </w:r>
            <w:r>
              <w:rPr>
                <w:rFonts w:ascii="Times New Roman" w:hAnsi="Times New Roman" w:cs="Times New Roman"/>
                <w:sz w:val="18"/>
                <w:szCs w:val="18"/>
              </w:rPr>
              <w:t xml:space="preserve"> green beads used for embolization. Improved after surgery.</w:t>
            </w:r>
          </w:p>
        </w:tc>
        <w:tc>
          <w:tcPr>
            <w:tcW w:w="1037" w:type="dxa"/>
            <w:shd w:val="clear" w:color="auto" w:fill="auto"/>
          </w:tcPr>
          <w:p w:rsidR="0075365D" w:rsidRDefault="00785F1B" w:rsidP="00785F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live</w:t>
            </w:r>
          </w:p>
        </w:tc>
        <w:tc>
          <w:tcPr>
            <w:tcW w:w="816" w:type="dxa"/>
            <w:shd w:val="clear" w:color="auto" w:fill="auto"/>
          </w:tcPr>
          <w:p w:rsidR="0075365D" w:rsidRDefault="00785F1B" w:rsidP="001E69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94DA9">
              <w:rPr>
                <w:rFonts w:ascii="Times New Roman" w:hAnsi="Times New Roman" w:cs="Times New Roman"/>
                <w:noProof/>
                <w:sz w:val="18"/>
                <w:szCs w:val="18"/>
              </w:rPr>
              <w:t>6</w:t>
            </w:r>
            <w:r>
              <w:rPr>
                <w:rFonts w:ascii="Times New Roman" w:hAnsi="Times New Roman" w:cs="Times New Roman"/>
                <w:sz w:val="18"/>
                <w:szCs w:val="18"/>
              </w:rPr>
              <w:t xml:space="preserve"> months</w:t>
            </w:r>
          </w:p>
        </w:tc>
      </w:tr>
      <w:tr w:rsidR="00B0425A" w:rsidRPr="0021720D" w:rsidTr="00B042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6" w:type="dxa"/>
            <w:shd w:val="clear" w:color="auto" w:fill="auto"/>
          </w:tcPr>
          <w:p w:rsidR="00B0425A" w:rsidRPr="00B0425A" w:rsidRDefault="00B0425A" w:rsidP="00B0425A">
            <w:pPr>
              <w:rPr>
                <w:rFonts w:ascii="Times New Roman" w:hAnsi="Times New Roman" w:cs="Times New Roman"/>
                <w:b w:val="0"/>
                <w:sz w:val="18"/>
                <w:szCs w:val="18"/>
              </w:rPr>
            </w:pPr>
            <w:r w:rsidRPr="00B0425A">
              <w:rPr>
                <w:rFonts w:ascii="Times New Roman" w:hAnsi="Times New Roman" w:cs="Times New Roman"/>
                <w:b w:val="0"/>
                <w:sz w:val="18"/>
                <w:szCs w:val="18"/>
              </w:rPr>
              <w:t xml:space="preserve">Minchole et al. 2018 </w:t>
            </w:r>
            <w:r w:rsidRPr="00B0425A">
              <w:rPr>
                <w:rFonts w:ascii="Times New Roman" w:hAnsi="Times New Roman" w:cs="Times New Roman"/>
                <w:sz w:val="18"/>
                <w:szCs w:val="18"/>
              </w:rPr>
              <w:fldChar w:fldCharType="begin"/>
            </w:r>
            <w:r w:rsidRPr="00B0425A">
              <w:rPr>
                <w:rFonts w:ascii="Times New Roman" w:hAnsi="Times New Roman" w:cs="Times New Roman"/>
                <w:b w:val="0"/>
                <w:sz w:val="18"/>
                <w:szCs w:val="18"/>
              </w:rPr>
              <w:instrText xml:space="preserve"> ADDIN EN.CITE &lt;EndNote&gt;&lt;Cite&gt;&lt;Author&gt;Minchole&lt;/Author&gt;&lt;Year&gt;2018&lt;/Year&gt;&lt;RecNum&gt;95&lt;/RecNum&gt;&lt;DisplayText&gt;[34]&lt;/DisplayText&gt;&lt;record&gt;&lt;rec-number&gt;95&lt;/rec-number&gt;&lt;foreign-keys&gt;&lt;key app="EN" db-id="5s0fa5fzcrd5x8ewxr6xe5wdp9ffz9traz5t" timestamp="1538595368"&gt;95&lt;/key&gt;&lt;/foreign-keys&gt;&lt;ref-type name="Journal Article"&gt;17&lt;/ref-type&gt;&lt;contributors&gt;&lt;authors&gt;&lt;author&gt;Minchole, E.&lt;/author&gt;&lt;author&gt;Penin, R. M.&lt;/author&gt;&lt;author&gt;Rosell, A.&lt;/author&gt;&lt;/authors&gt;&lt;/contributors&gt;&lt;auth-address&gt;Departments of Respiratory Medicine.&amp;#xD;Pathology, Bellvitge Hospital.&amp;#xD;Bellvitge Biomedical Research Institute (IDIBELL), L&amp;apos;Hospitalet of Llobregat.&amp;#xD;CIBER of Respiratory Diseases (CIBERES), Bunyola, Mallorca, Spain.&amp;#xD;University of Barcelona (UB), Faculty of Medicine, Barcelona.&lt;/auth-address&gt;&lt;titles&gt;&lt;title&gt;The Utility of Linear Endobronchial Ultrasound for the Incidental Finding of Dieulafoy Disease of the Bronchus&lt;/title&gt;&lt;secondary-title&gt;J Bronchology Interv Pulmonol&lt;/secondary-title&gt;&lt;alt-title&gt;Journal of bronchology &amp;amp; interventional pulmonology&lt;/alt-title&gt;&lt;/titles&gt;&lt;periodical&gt;&lt;full-title&gt;J Bronchology Interv Pulmonol&lt;/full-title&gt;&lt;abbr-1&gt;Journal of bronchology &amp;amp; interventional pulmonology&lt;/abbr-1&gt;&lt;/periodical&gt;&lt;alt-periodical&gt;&lt;full-title&gt;J Bronchology Interv Pulmonol&lt;/full-title&gt;&lt;abbr-1&gt;Journal of bronchology &amp;amp; interventional pulmonology&lt;/abbr-1&gt;&lt;/alt-periodical&gt;&lt;pages&gt;e48-e50&lt;/pages&gt;&lt;volume&gt;25&lt;/volume&gt;&lt;number&gt;4&lt;/number&gt;&lt;edition&gt;2018/09/25&lt;/edition&gt;&lt;dates&gt;&lt;year&gt;2018&lt;/year&gt;&lt;pub-dates&gt;&lt;date&gt;Oct&lt;/date&gt;&lt;/pub-dates&gt;&lt;/dates&gt;&lt;isbn&gt;1948-8270&lt;/isbn&gt;&lt;accession-num&gt;30247294&lt;/accession-num&gt;&lt;urls&gt;&lt;/urls&gt;&lt;electronic-resource-num&gt;10.1097/lbr.0000000000000483&lt;/electronic-resource-num&gt;&lt;remote-database-provider&gt;NLM&lt;/remote-database-provider&gt;&lt;language&gt;eng&lt;/language&gt;&lt;/record&gt;&lt;/Cite&gt;&lt;/EndNote&gt;</w:instrText>
            </w:r>
            <w:r w:rsidRPr="00B0425A">
              <w:rPr>
                <w:rFonts w:ascii="Times New Roman" w:hAnsi="Times New Roman" w:cs="Times New Roman"/>
                <w:sz w:val="18"/>
                <w:szCs w:val="18"/>
              </w:rPr>
              <w:fldChar w:fldCharType="separate"/>
            </w:r>
            <w:r w:rsidRPr="00B0425A">
              <w:rPr>
                <w:rFonts w:ascii="Times New Roman" w:hAnsi="Times New Roman" w:cs="Times New Roman"/>
                <w:b w:val="0"/>
                <w:noProof/>
                <w:sz w:val="18"/>
                <w:szCs w:val="18"/>
              </w:rPr>
              <w:t>[34]</w:t>
            </w:r>
            <w:r w:rsidRPr="00B0425A">
              <w:rPr>
                <w:rFonts w:ascii="Times New Roman" w:hAnsi="Times New Roman" w:cs="Times New Roman"/>
                <w:sz w:val="18"/>
                <w:szCs w:val="18"/>
              </w:rPr>
              <w:fldChar w:fldCharType="end"/>
            </w:r>
          </w:p>
        </w:tc>
        <w:tc>
          <w:tcPr>
            <w:tcW w:w="1086"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pain</w:t>
            </w:r>
          </w:p>
        </w:tc>
        <w:tc>
          <w:tcPr>
            <w:tcW w:w="831"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7</w:t>
            </w:r>
          </w:p>
        </w:tc>
        <w:tc>
          <w:tcPr>
            <w:tcW w:w="746"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w:t>
            </w:r>
          </w:p>
        </w:tc>
        <w:tc>
          <w:tcPr>
            <w:tcW w:w="1106"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Dry cough, dyspnea</w:t>
            </w:r>
          </w:p>
        </w:tc>
        <w:tc>
          <w:tcPr>
            <w:tcW w:w="867"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Yes</w:t>
            </w:r>
          </w:p>
        </w:tc>
        <w:tc>
          <w:tcPr>
            <w:tcW w:w="1037"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o</w:t>
            </w:r>
          </w:p>
        </w:tc>
        <w:tc>
          <w:tcPr>
            <w:tcW w:w="1431"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sbestos exposure</w:t>
            </w:r>
          </w:p>
        </w:tc>
        <w:tc>
          <w:tcPr>
            <w:tcW w:w="1161"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o bleed. Asymptomatic.</w:t>
            </w:r>
          </w:p>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 xml:space="preserve">Incidentally detected in RML opening </w:t>
            </w:r>
          </w:p>
        </w:tc>
        <w:tc>
          <w:tcPr>
            <w:tcW w:w="1306"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Observation</w:t>
            </w:r>
          </w:p>
        </w:tc>
        <w:tc>
          <w:tcPr>
            <w:tcW w:w="1037" w:type="dxa"/>
            <w:shd w:val="clear" w:color="auto" w:fill="auto"/>
          </w:tcPr>
          <w:p w:rsidR="00B0425A"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Alive</w:t>
            </w:r>
          </w:p>
        </w:tc>
        <w:tc>
          <w:tcPr>
            <w:tcW w:w="816" w:type="dxa"/>
            <w:shd w:val="clear" w:color="auto" w:fill="auto"/>
          </w:tcPr>
          <w:p w:rsidR="00B0425A" w:rsidRPr="00994DA9" w:rsidRDefault="00B0425A" w:rsidP="00B042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8"/>
                <w:szCs w:val="18"/>
              </w:rPr>
            </w:pPr>
            <w:r>
              <w:rPr>
                <w:rFonts w:ascii="Times New Roman" w:hAnsi="Times New Roman" w:cs="Times New Roman"/>
                <w:noProof/>
                <w:sz w:val="18"/>
                <w:szCs w:val="18"/>
              </w:rPr>
              <w:t>NA</w:t>
            </w:r>
          </w:p>
        </w:tc>
      </w:tr>
    </w:tbl>
    <w:p w:rsidR="00712736" w:rsidRDefault="00712736" w:rsidP="00712736">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APC – argon plasma coagulation; ATT – antitubercular therapy; BAE – bronchial artery embolization; COPD – chronic obstructive pulmonary disease; ICBT – intercostobronchial trunk; LLB – left lower lobe; LMB – left main bronchus; LUL – left upper lobe; NA – not available; </w:t>
      </w:r>
      <w:r w:rsidRPr="001265A8">
        <w:rPr>
          <w:rFonts w:ascii="Times New Roman" w:hAnsi="Times New Roman" w:cs="Times New Roman"/>
          <w:sz w:val="18"/>
          <w:szCs w:val="18"/>
        </w:rPr>
        <w:t>nd</w:t>
      </w:r>
      <w:r>
        <w:rPr>
          <w:rFonts w:ascii="Times New Roman" w:hAnsi="Times New Roman" w:cs="Times New Roman"/>
          <w:sz w:val="18"/>
          <w:szCs w:val="18"/>
        </w:rPr>
        <w:t>:</w:t>
      </w:r>
      <w:r w:rsidRPr="001265A8">
        <w:rPr>
          <w:rFonts w:ascii="Times New Roman" w:hAnsi="Times New Roman" w:cs="Times New Roman"/>
          <w:sz w:val="18"/>
          <w:szCs w:val="18"/>
        </w:rPr>
        <w:t>YAP laser - Neodymium: Yttrium-Aluminum-Perovskite laser</w:t>
      </w:r>
      <w:r>
        <w:rPr>
          <w:rFonts w:ascii="Times New Roman" w:hAnsi="Times New Roman" w:cs="Times New Roman"/>
          <w:sz w:val="18"/>
          <w:szCs w:val="18"/>
        </w:rPr>
        <w:t>; PTB – pulmonary tuberculosis; RIB – right intermediate bronchus; RLL – right lower lobe; RMB  - right main bronchus; RML – right middle lobe; RUL – right upper lobe; TIA – transient ischemic attack; URTI – upper respiratory tract infection</w:t>
      </w:r>
    </w:p>
    <w:p w:rsidR="00712736" w:rsidRDefault="00712736" w:rsidP="00712736">
      <w:pPr>
        <w:spacing w:after="0" w:line="240" w:lineRule="auto"/>
        <w:rPr>
          <w:rFonts w:ascii="Times New Roman" w:hAnsi="Times New Roman" w:cs="Times New Roman"/>
          <w:sz w:val="18"/>
          <w:szCs w:val="18"/>
        </w:rPr>
      </w:pPr>
      <w:r w:rsidRPr="00AD3861">
        <w:rPr>
          <w:rFonts w:ascii="Times New Roman" w:hAnsi="Times New Roman" w:cs="Times New Roman"/>
          <w:sz w:val="18"/>
          <w:szCs w:val="18"/>
        </w:rPr>
        <w:t>*</w:t>
      </w:r>
      <w:r>
        <w:rPr>
          <w:rFonts w:ascii="Times New Roman" w:hAnsi="Times New Roman" w:cs="Times New Roman"/>
          <w:sz w:val="18"/>
          <w:szCs w:val="18"/>
        </w:rPr>
        <w:t xml:space="preserve">The treatment which resulted in </w:t>
      </w:r>
      <w:r w:rsidRPr="00994DA9">
        <w:rPr>
          <w:rFonts w:ascii="Times New Roman" w:hAnsi="Times New Roman" w:cs="Times New Roman"/>
          <w:noProof/>
          <w:sz w:val="18"/>
          <w:szCs w:val="18"/>
        </w:rPr>
        <w:t>cure</w:t>
      </w:r>
      <w:r>
        <w:rPr>
          <w:rFonts w:ascii="Times New Roman" w:hAnsi="Times New Roman" w:cs="Times New Roman"/>
          <w:sz w:val="18"/>
          <w:szCs w:val="18"/>
        </w:rPr>
        <w:t xml:space="preserve"> is mentioned here, even though more than one form of treatment </w:t>
      </w:r>
      <w:r w:rsidRPr="00994DA9">
        <w:rPr>
          <w:rFonts w:ascii="Times New Roman" w:hAnsi="Times New Roman" w:cs="Times New Roman"/>
          <w:noProof/>
          <w:sz w:val="18"/>
          <w:szCs w:val="18"/>
        </w:rPr>
        <w:t>was tried</w:t>
      </w:r>
      <w:r>
        <w:rPr>
          <w:rFonts w:ascii="Times New Roman" w:hAnsi="Times New Roman" w:cs="Times New Roman"/>
          <w:sz w:val="18"/>
          <w:szCs w:val="18"/>
        </w:rPr>
        <w:t xml:space="preserve"> in several of these patients</w:t>
      </w:r>
    </w:p>
    <w:p w:rsidR="001973AA" w:rsidRDefault="00712736" w:rsidP="00712736">
      <w:pPr>
        <w:spacing w:after="0" w:line="240" w:lineRule="auto"/>
      </w:pPr>
      <w:r>
        <w:rPr>
          <w:rFonts w:ascii="Times New Roman" w:hAnsi="Times New Roman" w:cs="Times New Roman"/>
          <w:sz w:val="18"/>
          <w:szCs w:val="18"/>
        </w:rPr>
        <w:t>**</w:t>
      </w:r>
      <w:r w:rsidRPr="00AD3861">
        <w:rPr>
          <w:rFonts w:ascii="Times New Roman" w:hAnsi="Times New Roman" w:cs="Times New Roman"/>
          <w:sz w:val="18"/>
          <w:szCs w:val="18"/>
        </w:rPr>
        <w:t>Mean (Standard deviation) of the 7 included cases</w:t>
      </w:r>
      <w:r w:rsidR="001973AA" w:rsidRPr="001973AA">
        <w:t xml:space="preserve"> </w:t>
      </w:r>
    </w:p>
    <w:p w:rsidR="00712736" w:rsidRDefault="001973AA" w:rsidP="00712736">
      <w:pPr>
        <w:spacing w:after="0" w:line="240" w:lineRule="auto"/>
        <w:rPr>
          <w:rFonts w:ascii="Times New Roman" w:hAnsi="Times New Roman" w:cs="Times New Roman"/>
          <w:sz w:val="18"/>
          <w:szCs w:val="18"/>
        </w:rPr>
      </w:pPr>
      <w:r>
        <w:rPr>
          <w:rFonts w:ascii="Times New Roman" w:hAnsi="Times New Roman" w:cs="Times New Roman"/>
          <w:sz w:val="18"/>
          <w:szCs w:val="18"/>
        </w:rPr>
        <w:t>W</w:t>
      </w:r>
      <w:r w:rsidRPr="001973AA">
        <w:rPr>
          <w:rFonts w:ascii="Times New Roman" w:hAnsi="Times New Roman" w:cs="Times New Roman"/>
          <w:sz w:val="18"/>
          <w:szCs w:val="18"/>
        </w:rPr>
        <w:t>e</w:t>
      </w:r>
      <w:r>
        <w:rPr>
          <w:rFonts w:ascii="Times New Roman" w:hAnsi="Times New Roman" w:cs="Times New Roman"/>
          <w:sz w:val="18"/>
          <w:szCs w:val="18"/>
        </w:rPr>
        <w:t xml:space="preserve"> have excluded an article by Savale et al</w:t>
      </w:r>
      <w:r>
        <w:rPr>
          <w:rFonts w:ascii="Times New Roman" w:hAnsi="Times New Roman" w:cs="Times New Roman"/>
          <w:sz w:val="18"/>
          <w:szCs w:val="18"/>
        </w:rPr>
        <w:fldChar w:fldCharType="begin">
          <w:fldData xml:space="preserve">PEVuZE5vdGU+PENpdGU+PEF1dGhvcj5TYXZhbGU8L0F1dGhvcj48WWVhcj4yMDA3PC9ZZWFyPjxS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cGFnZXM+MTE4MS01PC9wYWdlcz48dm9sdW1lPjE3NTwvdm9sdW1lPjxudW1i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TYXZhbGU8L0F1dGhvcj48WWVhcj4yMDA3PC9ZZWFyPjxS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cGFnZXM+MTE4MS01PC9wYWdlcz48dm9sdW1lPjE3NTwvdm9sdW1lPjxudW1i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Pr>
          <w:rFonts w:ascii="Times New Roman" w:hAnsi="Times New Roman" w:cs="Times New Roman"/>
          <w:noProof/>
          <w:sz w:val="18"/>
          <w:szCs w:val="18"/>
        </w:rPr>
        <w:t>[35]</w:t>
      </w:r>
      <w:r>
        <w:rPr>
          <w:rFonts w:ascii="Times New Roman" w:hAnsi="Times New Roman" w:cs="Times New Roman"/>
          <w:sz w:val="18"/>
          <w:szCs w:val="18"/>
        </w:rPr>
        <w:fldChar w:fldCharType="end"/>
      </w:r>
      <w:r>
        <w:rPr>
          <w:rFonts w:ascii="Times New Roman" w:hAnsi="Times New Roman" w:cs="Times New Roman"/>
          <w:sz w:val="18"/>
          <w:szCs w:val="18"/>
        </w:rPr>
        <w:t xml:space="preserve"> which appears to be</w:t>
      </w:r>
      <w:r w:rsidRPr="001973AA">
        <w:rPr>
          <w:rFonts w:ascii="Times New Roman" w:hAnsi="Times New Roman" w:cs="Times New Roman"/>
          <w:sz w:val="18"/>
          <w:szCs w:val="18"/>
        </w:rPr>
        <w:t xml:space="preserve"> overlapping with a subsequent article published in 2008 (Parrot et al).</w:t>
      </w:r>
      <w:r>
        <w:rPr>
          <w:rFonts w:ascii="Times New Roman" w:hAnsi="Times New Roman" w:cs="Times New Roman"/>
          <w:sz w:val="18"/>
          <w:szCs w:val="18"/>
        </w:rPr>
        <w:fldChar w:fldCharType="begin">
          <w:fldData xml:space="preserve">PEVuZE5vdGU+PENpdGU+PEF1dGhvcj5QYXJyb3Q8L0F1dGhvcj48WWVhcj4yMDA4PC9ZZWFyPjxS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</w:fldData>
        </w:fldChar>
      </w:r>
      <w:r>
        <w:rPr>
          <w:rFonts w:ascii="Times New Roman" w:hAnsi="Times New Roman" w:cs="Times New Roman"/>
          <w:sz w:val="18"/>
          <w:szCs w:val="18"/>
        </w:rPr>
        <w:instrText xml:space="preserve"> ADDIN EN.CITE </w:instrText>
      </w:r>
      <w:r>
        <w:rPr>
          <w:rFonts w:ascii="Times New Roman" w:hAnsi="Times New Roman" w:cs="Times New Roman"/>
          <w:sz w:val="18"/>
          <w:szCs w:val="18"/>
        </w:rPr>
        <w:fldChar w:fldCharType="begin">
          <w:fldData xml:space="preserve">PEVuZE5vdGU+PENpdGU+PEF1dGhvcj5QYXJyb3Q8L0F1dGhvcj48WWVhcj4yMDA4PC9ZZWFyPjxS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</w:fldData>
        </w:fldChar>
      </w:r>
      <w:r>
        <w:rPr>
          <w:rFonts w:ascii="Times New Roman" w:hAnsi="Times New Roman" w:cs="Times New Roman"/>
          <w:sz w:val="18"/>
          <w:szCs w:val="18"/>
        </w:rPr>
        <w:instrText xml:space="preserve"> ADDIN EN.CITE.DATA </w:instrText>
      </w:r>
      <w:r>
        <w:rPr>
          <w:rFonts w:ascii="Times New Roman" w:hAnsi="Times New Roman" w:cs="Times New Roman"/>
          <w:sz w:val="18"/>
          <w:szCs w:val="18"/>
        </w:rPr>
      </w:r>
      <w:r>
        <w:rPr>
          <w:rFonts w:ascii="Times New Roman" w:hAnsi="Times New Roman" w:cs="Times New Roman"/>
          <w:sz w:val="18"/>
          <w:szCs w:val="18"/>
        </w:rPr>
        <w:fldChar w:fldCharType="end"/>
      </w:r>
      <w:r>
        <w:rPr>
          <w:rFonts w:ascii="Times New Roman" w:hAnsi="Times New Roman" w:cs="Times New Roman"/>
          <w:sz w:val="18"/>
          <w:szCs w:val="18"/>
        </w:rPr>
      </w:r>
      <w:r>
        <w:rPr>
          <w:rFonts w:ascii="Times New Roman" w:hAnsi="Times New Roman" w:cs="Times New Roman"/>
          <w:sz w:val="18"/>
          <w:szCs w:val="18"/>
        </w:rPr>
        <w:fldChar w:fldCharType="separate"/>
      </w:r>
      <w:r>
        <w:rPr>
          <w:rFonts w:ascii="Times New Roman" w:hAnsi="Times New Roman" w:cs="Times New Roman"/>
          <w:noProof/>
          <w:sz w:val="18"/>
          <w:szCs w:val="18"/>
        </w:rPr>
        <w:t>[11]</w:t>
      </w:r>
      <w:r>
        <w:rPr>
          <w:rFonts w:ascii="Times New Roman" w:hAnsi="Times New Roman" w:cs="Times New Roman"/>
          <w:sz w:val="18"/>
          <w:szCs w:val="18"/>
        </w:rPr>
        <w:fldChar w:fldCharType="end"/>
      </w:r>
      <w:r w:rsidRPr="001973AA">
        <w:rPr>
          <w:rFonts w:ascii="Times New Roman" w:hAnsi="Times New Roman" w:cs="Times New Roman"/>
          <w:sz w:val="18"/>
          <w:szCs w:val="18"/>
        </w:rPr>
        <w:t xml:space="preserve"> The article by Parrot et al., was from the same institute and had a longer study duration reporting more number of patients (with Diulafoy,s disease) than the case series by Savale et al. We thought that these two are overlapping publications, hence we chose the larger one of the two.</w:t>
      </w:r>
    </w:p>
    <w:p w:rsidR="001973AA" w:rsidRPr="00AD3861" w:rsidRDefault="001973AA" w:rsidP="00712736">
      <w:pPr>
        <w:spacing w:after="0" w:line="240" w:lineRule="auto"/>
        <w:rPr>
          <w:rFonts w:ascii="Times New Roman" w:hAnsi="Times New Roman" w:cs="Times New Roman"/>
          <w:sz w:val="18"/>
          <w:szCs w:val="18"/>
        </w:rPr>
        <w:sectPr w:rsidR="001973AA" w:rsidRPr="00AD3861" w:rsidSect="006D53DD">
          <w:pgSz w:w="15840" w:h="12240" w:orient="landscape"/>
          <w:pgMar w:top="720" w:right="720" w:bottom="720" w:left="720" w:header="720" w:footer="720" w:gutter="0"/>
          <w:cols w:space="720"/>
          <w:docGrid w:linePitch="360"/>
        </w:sectPr>
      </w:pPr>
    </w:p>
    <w:p w:rsidR="001973AA" w:rsidRPr="001973AA" w:rsidRDefault="001D7D2E" w:rsidP="001973AA">
      <w:pPr>
        <w:pStyle w:val="EndNoteBibliographyTitle"/>
        <w:rPr>
          <w:b/>
        </w:rPr>
      </w:pPr>
      <w:r>
        <w:lastRenderedPageBreak/>
        <w:fldChar w:fldCharType="begin"/>
      </w:r>
      <w:r w:rsidR="00393A9A">
        <w:instrText xml:space="preserve"> ADDIN EN.REFLIST </w:instrText>
      </w:r>
      <w:r>
        <w:fldChar w:fldCharType="separate"/>
      </w:r>
      <w:r w:rsidR="001973AA" w:rsidRPr="001973AA">
        <w:rPr>
          <w:b/>
        </w:rPr>
        <w:t>REFERENCES</w:t>
      </w:r>
    </w:p>
    <w:p w:rsidR="001973AA" w:rsidRPr="001973AA" w:rsidRDefault="001973AA" w:rsidP="001973AA">
      <w:pPr>
        <w:pStyle w:val="EndNoteBibliographyTitle"/>
        <w:rPr>
          <w:b/>
        </w:rPr>
      </w:pPr>
    </w:p>
    <w:p w:rsidR="001973AA" w:rsidRPr="001973AA" w:rsidRDefault="001973AA" w:rsidP="001973AA">
      <w:pPr>
        <w:pStyle w:val="EndNoteBibliography"/>
        <w:spacing w:after="0"/>
      </w:pPr>
      <w:r w:rsidRPr="001973AA">
        <w:t>1</w:t>
      </w:r>
      <w:r w:rsidRPr="001973AA">
        <w:tab/>
        <w:t>Sweerts M, Nicholson AG, Goldstraw P, Corrin B: Dieulafoy's disease of the bronchus. Thorax 1995;50:697-698.</w:t>
      </w:r>
    </w:p>
    <w:p w:rsidR="001973AA" w:rsidRPr="001973AA" w:rsidRDefault="001973AA" w:rsidP="001973AA">
      <w:pPr>
        <w:pStyle w:val="EndNoteBibliography"/>
        <w:spacing w:after="0"/>
      </w:pPr>
      <w:r w:rsidRPr="001973AA">
        <w:t>2</w:t>
      </w:r>
      <w:r w:rsidRPr="001973AA">
        <w:tab/>
        <w:t>Van Der Werf TS, Timmer A, Zijlstra JG: Fatal haemorrhage from Dieulafoy's disease of the bronchus. Thorax 1999;54:184-185.</w:t>
      </w:r>
    </w:p>
    <w:p w:rsidR="001973AA" w:rsidRPr="001973AA" w:rsidRDefault="001973AA" w:rsidP="001973AA">
      <w:pPr>
        <w:pStyle w:val="EndNoteBibliography"/>
        <w:spacing w:after="0"/>
      </w:pPr>
      <w:r w:rsidRPr="001973AA">
        <w:t>3</w:t>
      </w:r>
      <w:r w:rsidRPr="001973AA">
        <w:tab/>
        <w:t>Stoopen E, Baquera-Heredia J, Cortes D, Green L: Dieulafoy's disease of the bronchus in association with a paravertebral neurilemoma. Chest 2001;119:292-294.</w:t>
      </w:r>
    </w:p>
    <w:p w:rsidR="001973AA" w:rsidRPr="001973AA" w:rsidRDefault="001973AA" w:rsidP="001973AA">
      <w:pPr>
        <w:pStyle w:val="EndNoteBibliography"/>
        <w:spacing w:after="0"/>
      </w:pPr>
      <w:r w:rsidRPr="001973AA">
        <w:t>4</w:t>
      </w:r>
      <w:r w:rsidRPr="001973AA">
        <w:tab/>
        <w:t>Hope-Gill B, Prathibha BV: Bronchoscopic and angiographic findings in Dieulafoy's disease of the bronchus. Hosp Med 2002;63:178-179.</w:t>
      </w:r>
    </w:p>
    <w:p w:rsidR="001973AA" w:rsidRPr="001973AA" w:rsidRDefault="001973AA" w:rsidP="001973AA">
      <w:pPr>
        <w:pStyle w:val="EndNoteBibliography"/>
        <w:spacing w:after="0"/>
      </w:pPr>
      <w:r w:rsidRPr="001973AA">
        <w:t>5</w:t>
      </w:r>
      <w:r w:rsidRPr="001973AA">
        <w:tab/>
        <w:t>Bhatia P, Hendy MS, Li-Kam-Wa E, Bowyer PK: Recurrent embolotherapy in Dieulafoy's disease of the bronchus. Can Respir J 2003;10:331-333.</w:t>
      </w:r>
    </w:p>
    <w:p w:rsidR="001973AA" w:rsidRPr="001973AA" w:rsidRDefault="001973AA" w:rsidP="001973AA">
      <w:pPr>
        <w:pStyle w:val="EndNoteBibliography"/>
        <w:spacing w:after="0"/>
      </w:pPr>
      <w:r w:rsidRPr="001973AA">
        <w:t>6</w:t>
      </w:r>
      <w:r w:rsidRPr="001973AA">
        <w:tab/>
        <w:t>Kuzucu A, Gurses I, Soysal O, Kutlu R, Ozgel M: Dieulafoy's disease: a cause of massive hemoptysis that is probably underdiagnosed. Ann Thorac Surg 2005;80:1126-1128.</w:t>
      </w:r>
    </w:p>
    <w:p w:rsidR="001973AA" w:rsidRPr="001973AA" w:rsidRDefault="001973AA" w:rsidP="001973AA">
      <w:pPr>
        <w:pStyle w:val="EndNoteBibliography"/>
        <w:spacing w:after="0"/>
      </w:pPr>
      <w:r w:rsidRPr="001973AA">
        <w:t>7</w:t>
      </w:r>
      <w:r w:rsidRPr="001973AA">
        <w:tab/>
        <w:t>Pomplun S, Sheaff MT: Dieulafoy's disease of the bronchus: An uncommon entity [7]. Histopathology 2005;46:598-599.</w:t>
      </w:r>
    </w:p>
    <w:p w:rsidR="001973AA" w:rsidRPr="001973AA" w:rsidRDefault="001973AA" w:rsidP="001973AA">
      <w:pPr>
        <w:pStyle w:val="EndNoteBibliography"/>
        <w:spacing w:after="0"/>
      </w:pPr>
      <w:r w:rsidRPr="001973AA">
        <w:t>8</w:t>
      </w:r>
      <w:r w:rsidRPr="001973AA">
        <w:tab/>
        <w:t>Löschhorn C, Nierhoff N, Mayer R, Zaunbauer W, Neuweiler J, Knoblauch A: Dieulafoy's disease of the lung: A potential disaster for the bronchoscopist. Respiration 2006;73:562-565.</w:t>
      </w:r>
    </w:p>
    <w:p w:rsidR="001973AA" w:rsidRPr="001973AA" w:rsidRDefault="001973AA" w:rsidP="001973AA">
      <w:pPr>
        <w:pStyle w:val="EndNoteBibliography"/>
        <w:spacing w:after="0"/>
      </w:pPr>
      <w:r w:rsidRPr="001973AA">
        <w:t>9</w:t>
      </w:r>
      <w:r w:rsidRPr="001973AA">
        <w:tab/>
        <w:t>Fields EL, De Keratry DR: Dieulafoy disease of the bronchus: Case report and presentation of a novel therapeutic modality. Journal of Bronchology 2008;15:107-109.</w:t>
      </w:r>
    </w:p>
    <w:p w:rsidR="001973AA" w:rsidRPr="001973AA" w:rsidRDefault="001973AA" w:rsidP="001973AA">
      <w:pPr>
        <w:pStyle w:val="EndNoteBibliography"/>
        <w:spacing w:after="0"/>
      </w:pPr>
      <w:r w:rsidRPr="001973AA">
        <w:t>10</w:t>
      </w:r>
      <w:r w:rsidRPr="001973AA">
        <w:tab/>
        <w:t>Gharagozloo F, Rennert D, Margolis M, Tempesta B, Schwartz A, Cole V, Wang KP: Dieulafoy lesion of the bronchus: Review of the literature and report of the 13th case. Journal of Bronchology 2008;15:38-40.</w:t>
      </w:r>
    </w:p>
    <w:p w:rsidR="001973AA" w:rsidRPr="001973AA" w:rsidRDefault="001973AA" w:rsidP="001973AA">
      <w:pPr>
        <w:pStyle w:val="EndNoteBibliography"/>
        <w:spacing w:after="0"/>
      </w:pPr>
      <w:r w:rsidRPr="001973AA">
        <w:t>11</w:t>
      </w:r>
      <w:r w:rsidRPr="001973AA">
        <w:tab/>
        <w:t>Parrot A, Antoine M, Khalil A, Theodore J, Mangiapan G, Bazelly B, Fartoukh M: Approach to diagnosis and pathological examination in bronchial Dieulafoy disease: a case series. Respir Res 2008;9:58.</w:t>
      </w:r>
    </w:p>
    <w:p w:rsidR="001973AA" w:rsidRPr="001973AA" w:rsidRDefault="001973AA" w:rsidP="001973AA">
      <w:pPr>
        <w:pStyle w:val="EndNoteBibliography"/>
        <w:spacing w:after="0"/>
      </w:pPr>
      <w:r w:rsidRPr="001973AA">
        <w:t>12</w:t>
      </w:r>
      <w:r w:rsidRPr="001973AA">
        <w:tab/>
        <w:t>Kang YR, Lee JW, Jeon HJ, Lee SY, Cha SI, Park TI, Park JY, Jung TH, Kim CH: A Case of Massive Hemoptysis due to Dieulafoy's Disease of the Bronchus. Tuberculosis and Respiratory Diseases 2009;66:58-61.</w:t>
      </w:r>
    </w:p>
    <w:p w:rsidR="001973AA" w:rsidRPr="001973AA" w:rsidRDefault="001973AA" w:rsidP="001973AA">
      <w:pPr>
        <w:pStyle w:val="EndNoteBibliography"/>
        <w:spacing w:after="0"/>
      </w:pPr>
      <w:r w:rsidRPr="001973AA">
        <w:t>13</w:t>
      </w:r>
      <w:r w:rsidRPr="001973AA">
        <w:tab/>
        <w:t>D'Souza F, Sharma R: Dieulafoy's disease of the bronchus. Pathology 2010;42:683-684.</w:t>
      </w:r>
    </w:p>
    <w:p w:rsidR="001973AA" w:rsidRPr="001973AA" w:rsidRDefault="001973AA" w:rsidP="001973AA">
      <w:pPr>
        <w:pStyle w:val="EndNoteBibliography"/>
        <w:spacing w:after="0"/>
      </w:pPr>
      <w:r w:rsidRPr="001973AA">
        <w:t>14</w:t>
      </w:r>
      <w:r w:rsidRPr="001973AA">
        <w:tab/>
        <w:t>Gurioli C, Casoni GL, Gurioli C, Tomassetti S, Romagnoli M, Ravaglia C, Poletti V: Endobronchial ultrasound in Dieulafoy's disease of the bronchus: an additional application of EBUS. Monaldi Arch Chest Dis 2010;73:166-168.</w:t>
      </w:r>
    </w:p>
    <w:p w:rsidR="001973AA" w:rsidRPr="001973AA" w:rsidRDefault="001973AA" w:rsidP="001973AA">
      <w:pPr>
        <w:pStyle w:val="EndNoteBibliography"/>
        <w:spacing w:after="0"/>
      </w:pPr>
      <w:r w:rsidRPr="001973AA">
        <w:t>15</w:t>
      </w:r>
      <w:r w:rsidRPr="001973AA">
        <w:tab/>
        <w:t>Barisione EE, Ferretti GG, Ravera SS, Salio MM: Dieulafoy's disease of the bronchus: a possible mistake. Multidiscip Respir Med 2012;7:40.</w:t>
      </w:r>
    </w:p>
    <w:p w:rsidR="001973AA" w:rsidRPr="001973AA" w:rsidRDefault="001973AA" w:rsidP="001973AA">
      <w:pPr>
        <w:pStyle w:val="EndNoteBibliography"/>
        <w:spacing w:after="0"/>
      </w:pPr>
      <w:r w:rsidRPr="001973AA">
        <w:t>16</w:t>
      </w:r>
      <w:r w:rsidRPr="001973AA">
        <w:tab/>
        <w:t>Kolb T, Gilbert C, Fishman EK, Terry P, Pearse D, Feller-Kopman D, Yarmus L: Dieulafoy's disease of the bronchus. Am J Respir Crit Care Med 2012;186:1191.</w:t>
      </w:r>
    </w:p>
    <w:p w:rsidR="001973AA" w:rsidRPr="001973AA" w:rsidRDefault="001973AA" w:rsidP="001973AA">
      <w:pPr>
        <w:pStyle w:val="EndNoteBibliography"/>
        <w:spacing w:after="0"/>
      </w:pPr>
      <w:r w:rsidRPr="001973AA">
        <w:t>17</w:t>
      </w:r>
      <w:r w:rsidRPr="001973AA">
        <w:tab/>
        <w:t>Smith B, Hart D, Alam N: Dieulafoy's disease of the bronchus: a rare cause of massive hemoptysis. Respirol Case Rep 2014;2:55-56.</w:t>
      </w:r>
    </w:p>
    <w:p w:rsidR="001973AA" w:rsidRPr="001973AA" w:rsidRDefault="001973AA" w:rsidP="001973AA">
      <w:pPr>
        <w:pStyle w:val="EndNoteBibliography"/>
        <w:spacing w:after="0"/>
      </w:pPr>
      <w:r w:rsidRPr="001973AA">
        <w:t>18</w:t>
      </w:r>
      <w:r w:rsidRPr="001973AA">
        <w:tab/>
        <w:t>Dalar L, Sokucu SN, Ozdemir C, Buyukkale S, Altin S: Endobronchial argon plasma coagulation for treatment of Dieulafoy disease. Respir Care 2015;60:e11-13.</w:t>
      </w:r>
    </w:p>
    <w:p w:rsidR="001973AA" w:rsidRPr="001973AA" w:rsidRDefault="001973AA" w:rsidP="001973AA">
      <w:pPr>
        <w:pStyle w:val="EndNoteBibliography"/>
        <w:spacing w:after="0"/>
      </w:pPr>
      <w:r w:rsidRPr="001973AA">
        <w:t>19</w:t>
      </w:r>
      <w:r w:rsidRPr="001973AA">
        <w:tab/>
        <w:t>Ganganah O, Guo S, Chiniah M, Sah SK, Wu J: Endobronchial ultrasound and bronchial artery embolization for Dieulafoy's disease of the bronchus in a teenager: A case report. Respir Med Case Rep 2015;16:20-23.</w:t>
      </w:r>
    </w:p>
    <w:p w:rsidR="001973AA" w:rsidRPr="001973AA" w:rsidRDefault="001973AA" w:rsidP="001973AA">
      <w:pPr>
        <w:pStyle w:val="EndNoteBibliography"/>
        <w:spacing w:after="0"/>
      </w:pPr>
      <w:r w:rsidRPr="001973AA">
        <w:lastRenderedPageBreak/>
        <w:t>20</w:t>
      </w:r>
      <w:r w:rsidRPr="001973AA">
        <w:tab/>
        <w:t>Lin C, Ginsburg M, Kuo W, Sung AW: Dieulafoy's lesion of the bronchus: More than meets the eye. Am J Respir Crit Care Med 2015;191</w:t>
      </w:r>
    </w:p>
    <w:p w:rsidR="001973AA" w:rsidRPr="001973AA" w:rsidRDefault="001973AA" w:rsidP="001973AA">
      <w:pPr>
        <w:pStyle w:val="EndNoteBibliography"/>
        <w:spacing w:after="0"/>
      </w:pPr>
      <w:r w:rsidRPr="001973AA">
        <w:t>21</w:t>
      </w:r>
      <w:r w:rsidRPr="001973AA">
        <w:tab/>
        <w:t>Padilla-Serrano A, Estrella-Palomares V, Martinez-Palacios B, Gonzalez-Spinola J: A case of massive hemoptysis related to a smoking-history: an acquired form of the Dieulafoy's disease? Revista portuguesa de pneumologia 2015;21:276-279.</w:t>
      </w:r>
    </w:p>
    <w:p w:rsidR="001973AA" w:rsidRPr="001973AA" w:rsidRDefault="001973AA" w:rsidP="001973AA">
      <w:pPr>
        <w:pStyle w:val="EndNoteBibliography"/>
        <w:spacing w:after="0"/>
      </w:pPr>
      <w:r w:rsidRPr="001973AA">
        <w:t>22</w:t>
      </w:r>
      <w:r w:rsidRPr="001973AA">
        <w:tab/>
        <w:t>Xia XD, Ye LP, Zhang WX, Wu CY, Yan SS, Weng HX, Lin J, Xu H, Zhang YF, Dai YR, Dong L: Massive cryptogenic hemoptysis undergoing pulmonary resection: clinical and pathological characteristics and management. Int J Clin Exp Med 2015;8:18130-18136.</w:t>
      </w:r>
    </w:p>
    <w:p w:rsidR="001973AA" w:rsidRPr="001973AA" w:rsidRDefault="001973AA" w:rsidP="001973AA">
      <w:pPr>
        <w:pStyle w:val="EndNoteBibliography"/>
        <w:spacing w:after="0"/>
      </w:pPr>
      <w:r w:rsidRPr="001973AA">
        <w:t>23</w:t>
      </w:r>
      <w:r w:rsidRPr="001973AA">
        <w:tab/>
        <w:t>Jin W: The application of EBUS in the bronchi dieulafoy's disease. Respirology 2016;21:50.</w:t>
      </w:r>
    </w:p>
    <w:p w:rsidR="001973AA" w:rsidRPr="001973AA" w:rsidRDefault="001973AA" w:rsidP="001973AA">
      <w:pPr>
        <w:pStyle w:val="EndNoteBibliography"/>
        <w:spacing w:after="0"/>
      </w:pPr>
      <w:r w:rsidRPr="001973AA">
        <w:t>24</w:t>
      </w:r>
      <w:r w:rsidRPr="001973AA">
        <w:tab/>
        <w:t>Raksasagulwong P, Tscheikuna J, Bespinyowong P: Dieulafoy lesion of bronchus with successful laser coagulation : A case report. Respirology 2016;21:158.</w:t>
      </w:r>
    </w:p>
    <w:p w:rsidR="001973AA" w:rsidRPr="001973AA" w:rsidRDefault="001973AA" w:rsidP="001973AA">
      <w:pPr>
        <w:pStyle w:val="EndNoteBibliography"/>
        <w:spacing w:after="0"/>
      </w:pPr>
      <w:r w:rsidRPr="001973AA">
        <w:t>25</w:t>
      </w:r>
      <w:r w:rsidRPr="001973AA">
        <w:tab/>
        <w:t>Viola P, Amat Villegas I, Dusmet M, Nicholson AG, Montero Fernandez MA: Dieulafoy's disease of the airways: a comprehensive review of a rare entity. Histopathology 2016;69:886-890.</w:t>
      </w:r>
    </w:p>
    <w:p w:rsidR="001973AA" w:rsidRPr="001973AA" w:rsidRDefault="001973AA" w:rsidP="001973AA">
      <w:pPr>
        <w:pStyle w:val="EndNoteBibliography"/>
        <w:spacing w:after="0"/>
      </w:pPr>
      <w:r w:rsidRPr="001973AA">
        <w:t>26</w:t>
      </w:r>
      <w:r w:rsidRPr="001973AA">
        <w:tab/>
        <w:t>Hadjiphilippou S, Shah PL, Rice A, Padley S, Hind M: Bronchial Dieulafoy Lesion. A 20-Year History of Unexplained Hemoptysis. Am J Respir Crit Care Med 2017;195:397.</w:t>
      </w:r>
    </w:p>
    <w:p w:rsidR="001973AA" w:rsidRPr="001973AA" w:rsidRDefault="001973AA" w:rsidP="001973AA">
      <w:pPr>
        <w:pStyle w:val="EndNoteBibliography"/>
        <w:spacing w:after="0"/>
      </w:pPr>
      <w:r w:rsidRPr="001973AA">
        <w:t>27</w:t>
      </w:r>
      <w:r w:rsidRPr="001973AA">
        <w:tab/>
        <w:t>Madan K, Dhungana A, Hadda V, Mohan A, Guleria R: Flexible bronchoscopic argon plasma coagulation for management of massive hemoptysis in bronchial Dieulafoy's disease. Lung India 2017;34:99-101.</w:t>
      </w:r>
    </w:p>
    <w:p w:rsidR="001973AA" w:rsidRPr="001973AA" w:rsidRDefault="001973AA" w:rsidP="001973AA">
      <w:pPr>
        <w:pStyle w:val="EndNoteBibliography"/>
        <w:spacing w:after="0"/>
      </w:pPr>
      <w:r w:rsidRPr="001973AA">
        <w:t>28</w:t>
      </w:r>
      <w:r w:rsidRPr="001973AA">
        <w:tab/>
        <w:t>Makkar P, Potter LT, Smina M, Chiong B: Hemoptysis: A case of bronchial dieulafoy. Am J Respir Crit Care Med 2017;195</w:t>
      </w:r>
    </w:p>
    <w:p w:rsidR="001973AA" w:rsidRPr="001973AA" w:rsidRDefault="001973AA" w:rsidP="001973AA">
      <w:pPr>
        <w:pStyle w:val="EndNoteBibliography"/>
        <w:spacing w:after="0"/>
      </w:pPr>
      <w:r w:rsidRPr="001973AA">
        <w:t>29</w:t>
      </w:r>
      <w:r w:rsidRPr="001973AA">
        <w:tab/>
        <w:t>Wadji MB, Farahzadi A: Dieulafoy's disease of the bronchial tree: a case report. Sao Paulo Med J 2017;135:396-400.</w:t>
      </w:r>
    </w:p>
    <w:p w:rsidR="001973AA" w:rsidRPr="001973AA" w:rsidRDefault="001973AA" w:rsidP="001973AA">
      <w:pPr>
        <w:pStyle w:val="EndNoteBibliography"/>
        <w:spacing w:after="0"/>
      </w:pPr>
      <w:r w:rsidRPr="001973AA">
        <w:t>30</w:t>
      </w:r>
      <w:r w:rsidRPr="001973AA">
        <w:tab/>
        <w:t>Yang D, Rong C, Gu J, Xu L, Zhang J, Zhang G, Shen C: Dieulafoy disease of the trachea with recurrent episodes of massive hemoptysis: A case report. Medicine (Baltimore) 2017;96:e5855.</w:t>
      </w:r>
    </w:p>
    <w:p w:rsidR="001973AA" w:rsidRPr="001973AA" w:rsidRDefault="001973AA" w:rsidP="001973AA">
      <w:pPr>
        <w:pStyle w:val="EndNoteBibliography"/>
        <w:spacing w:after="0"/>
      </w:pPr>
      <w:r w:rsidRPr="001973AA">
        <w:t>31</w:t>
      </w:r>
      <w:r w:rsidRPr="001973AA">
        <w:tab/>
        <w:t>Foo AZX, Hsu AAL: Dieulafoy’s disease with mediastinal arteriovenous malformation. Thorax 2018</w:t>
      </w:r>
    </w:p>
    <w:p w:rsidR="001973AA" w:rsidRPr="001973AA" w:rsidRDefault="001973AA" w:rsidP="001973AA">
      <w:pPr>
        <w:pStyle w:val="EndNoteBibliography"/>
        <w:spacing w:after="0"/>
      </w:pPr>
      <w:r w:rsidRPr="001973AA">
        <w:t>32</w:t>
      </w:r>
      <w:r w:rsidRPr="001973AA">
        <w:tab/>
        <w:t>Sheth HS, Maldonado F, Lentz RJ: Two cases of Dieulafoy lesions of the bronchus with novel comorbid associations and endobronchial ablative management. Medicine (Baltimore) 2018;97:e9754.</w:t>
      </w:r>
    </w:p>
    <w:p w:rsidR="001973AA" w:rsidRPr="001973AA" w:rsidRDefault="001973AA" w:rsidP="001973AA">
      <w:pPr>
        <w:pStyle w:val="EndNoteBibliography"/>
        <w:spacing w:after="0"/>
      </w:pPr>
      <w:r w:rsidRPr="001973AA">
        <w:t>33</w:t>
      </w:r>
      <w:r w:rsidRPr="001973AA">
        <w:tab/>
        <w:t>Bonnefoy V, Garnier M, Tavolaro S, Antoine M, Assouad J, Fartoukh M, Gibelin A: Bronchial Dieulafoy's Disease: Visualization of Embolization Particles in Bronchial Aspirate. Am J Respir Crit Care Med 2018</w:t>
      </w:r>
    </w:p>
    <w:p w:rsidR="001973AA" w:rsidRPr="001973AA" w:rsidRDefault="001973AA" w:rsidP="001973AA">
      <w:pPr>
        <w:pStyle w:val="EndNoteBibliography"/>
        <w:spacing w:after="0"/>
      </w:pPr>
      <w:r w:rsidRPr="001973AA">
        <w:t>34</w:t>
      </w:r>
      <w:r w:rsidRPr="001973AA">
        <w:tab/>
        <w:t>Minchole E, Penin RM, Rosell A: The Utility of Linear Endobronchial Ultrasound for the Incidental Finding of Dieulafoy Disease of the Bronchus. Journal of bronchology &amp; interventional pulmonology 2018;25:e48-e50.</w:t>
      </w:r>
    </w:p>
    <w:p w:rsidR="001973AA" w:rsidRPr="001973AA" w:rsidRDefault="001973AA" w:rsidP="001973AA">
      <w:pPr>
        <w:pStyle w:val="EndNoteBibliography"/>
      </w:pPr>
      <w:r w:rsidRPr="001973AA">
        <w:t>35</w:t>
      </w:r>
      <w:r w:rsidRPr="001973AA">
        <w:tab/>
        <w:t>Savale L, Parrot A, Khalil A, Antoine M, Theodore J, Carette MF, Mayaud C, Fartoukh M: Cryptogenic hemoptysis: from a benign to a life-threatening pathologic vascular condition. Am J Respir Crit Care Med 2007;175:1181-1185.</w:t>
      </w:r>
    </w:p>
    <w:p w:rsidR="00B33309" w:rsidRPr="00637A62" w:rsidRDefault="001D7D2E" w:rsidP="00637A62">
      <w:pPr>
        <w:spacing w:after="0"/>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B33309" w:rsidRPr="00637A62" w:rsidSect="00621FB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3287" w:rsidRDefault="008F3287" w:rsidP="00461070">
      <w:pPr>
        <w:spacing w:after="0" w:line="240" w:lineRule="auto"/>
      </w:pPr>
      <w:r>
        <w:separator/>
      </w:r>
    </w:p>
  </w:endnote>
  <w:endnote w:type="continuationSeparator" w:id="0">
    <w:p w:rsidR="008F3287" w:rsidRDefault="008F3287" w:rsidP="00461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8034111"/>
      <w:docPartObj>
        <w:docPartGallery w:val="Page Numbers (Bottom of Page)"/>
        <w:docPartUnique/>
      </w:docPartObj>
    </w:sdtPr>
    <w:sdtEndPr>
      <w:rPr>
        <w:noProof/>
      </w:rPr>
    </w:sdtEndPr>
    <w:sdtContent>
      <w:p w:rsidR="006D53DD" w:rsidRDefault="006D53DD">
        <w:pPr>
          <w:pStyle w:val="Footer"/>
          <w:jc w:val="right"/>
        </w:pPr>
        <w:r>
          <w:fldChar w:fldCharType="begin"/>
        </w:r>
        <w:r>
          <w:instrText xml:space="preserve"> PAGE   \* MERGEFORMAT </w:instrText>
        </w:r>
        <w:r>
          <w:fldChar w:fldCharType="separate"/>
        </w:r>
        <w:r w:rsidR="008E4998">
          <w:rPr>
            <w:noProof/>
          </w:rPr>
          <w:t>6</w:t>
        </w:r>
        <w:r>
          <w:rPr>
            <w:noProof/>
          </w:rPr>
          <w:fldChar w:fldCharType="end"/>
        </w:r>
      </w:p>
    </w:sdtContent>
  </w:sdt>
  <w:p w:rsidR="006D53DD" w:rsidRDefault="006D53D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3287" w:rsidRDefault="008F3287" w:rsidP="00461070">
      <w:pPr>
        <w:spacing w:after="0" w:line="240" w:lineRule="auto"/>
      </w:pPr>
      <w:r>
        <w:separator/>
      </w:r>
    </w:p>
  </w:footnote>
  <w:footnote w:type="continuationSeparator" w:id="0">
    <w:p w:rsidR="008F3287" w:rsidRDefault="008F3287" w:rsidP="004610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572059"/>
    <w:multiLevelType w:val="hybridMultilevel"/>
    <w:tmpl w:val="44DC1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4C2406"/>
    <w:multiLevelType w:val="hybridMultilevel"/>
    <w:tmpl w:val="7FFC5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304FF0"/>
    <w:multiLevelType w:val="hybridMultilevel"/>
    <w:tmpl w:val="CBDC5256"/>
    <w:lvl w:ilvl="0" w:tplc="9EB64E14">
      <w:start w:val="5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7S0NDYxNTczNjM3MTdU0lEKTi0uzszPAykwNKkFAHshP54tAAAA"/>
    <w:docVar w:name="EN.InstantFormat" w:val="&lt;ENInstantFormat&gt;&lt;Enabled&gt;0&lt;/Enabled&gt;&lt;ScanUnformatted&gt;1&lt;/ScanUnformatted&gt;&lt;ScanChanges&gt;1&lt;/ScanChanges&gt;&lt;Suspended&gt;0&lt;/Suspended&gt;&lt;/ENInstantFormat&gt;"/>
    <w:docVar w:name="EN.Layout" w:val="&lt;ENLayout&gt;&lt;Style&gt;Respiration&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0fa5fzcrd5x8ewxr6xe5wdp9ffz9traz5t&quot;&gt;endobronchial dieulafoy&lt;record-ids&gt;&lt;item&gt;1&lt;/item&gt;&lt;item&gt;2&lt;/item&gt;&lt;item&gt;3&lt;/item&gt;&lt;item&gt;4&lt;/item&gt;&lt;item&gt;5&lt;/item&gt;&lt;item&gt;6&lt;/item&gt;&lt;item&gt;8&lt;/item&gt;&lt;item&gt;11&lt;/item&gt;&lt;item&gt;13&lt;/item&gt;&lt;item&gt;14&lt;/item&gt;&lt;item&gt;17&lt;/item&gt;&lt;item&gt;19&lt;/item&gt;&lt;item&gt;21&lt;/item&gt;&lt;item&gt;22&lt;/item&gt;&lt;item&gt;23&lt;/item&gt;&lt;item&gt;33&lt;/item&gt;&lt;item&gt;34&lt;/item&gt;&lt;item&gt;45&lt;/item&gt;&lt;item&gt;47&lt;/item&gt;&lt;item&gt;50&lt;/item&gt;&lt;item&gt;51&lt;/item&gt;&lt;item&gt;53&lt;/item&gt;&lt;item&gt;55&lt;/item&gt;&lt;item&gt;56&lt;/item&gt;&lt;item&gt;63&lt;/item&gt;&lt;item&gt;64&lt;/item&gt;&lt;item&gt;65&lt;/item&gt;&lt;item&gt;67&lt;/item&gt;&lt;item&gt;69&lt;/item&gt;&lt;item&gt;70&lt;/item&gt;&lt;item&gt;75&lt;/item&gt;&lt;item&gt;79&lt;/item&gt;&lt;item&gt;85&lt;/item&gt;&lt;item&gt;94&lt;/item&gt;&lt;item&gt;95&lt;/item&gt;&lt;/record-ids&gt;&lt;/item&gt;&lt;/Libraries&gt;"/>
  </w:docVars>
  <w:rsids>
    <w:rsidRoot w:val="00637A62"/>
    <w:rsid w:val="000009E7"/>
    <w:rsid w:val="00001D34"/>
    <w:rsid w:val="00016E18"/>
    <w:rsid w:val="00017EBB"/>
    <w:rsid w:val="000252DC"/>
    <w:rsid w:val="00026D20"/>
    <w:rsid w:val="000274B8"/>
    <w:rsid w:val="0003261F"/>
    <w:rsid w:val="000409BA"/>
    <w:rsid w:val="00056397"/>
    <w:rsid w:val="00063C48"/>
    <w:rsid w:val="00066A64"/>
    <w:rsid w:val="0006735F"/>
    <w:rsid w:val="0007369F"/>
    <w:rsid w:val="00083F14"/>
    <w:rsid w:val="00087540"/>
    <w:rsid w:val="00097ACB"/>
    <w:rsid w:val="000A2FAB"/>
    <w:rsid w:val="000A7A09"/>
    <w:rsid w:val="000B478F"/>
    <w:rsid w:val="000C1FCC"/>
    <w:rsid w:val="000C6131"/>
    <w:rsid w:val="000C7683"/>
    <w:rsid w:val="000E01EA"/>
    <w:rsid w:val="000E7DA0"/>
    <w:rsid w:val="001175C7"/>
    <w:rsid w:val="001265A8"/>
    <w:rsid w:val="00130850"/>
    <w:rsid w:val="00131655"/>
    <w:rsid w:val="001421B5"/>
    <w:rsid w:val="00142CB9"/>
    <w:rsid w:val="00154373"/>
    <w:rsid w:val="00155820"/>
    <w:rsid w:val="00161FA9"/>
    <w:rsid w:val="0016263B"/>
    <w:rsid w:val="001628A4"/>
    <w:rsid w:val="001724B5"/>
    <w:rsid w:val="00183175"/>
    <w:rsid w:val="00184118"/>
    <w:rsid w:val="00186D1D"/>
    <w:rsid w:val="001973AA"/>
    <w:rsid w:val="001A221D"/>
    <w:rsid w:val="001A31D3"/>
    <w:rsid w:val="001A36E0"/>
    <w:rsid w:val="001B55FF"/>
    <w:rsid w:val="001C0842"/>
    <w:rsid w:val="001C5BAD"/>
    <w:rsid w:val="001C73DE"/>
    <w:rsid w:val="001D0FAD"/>
    <w:rsid w:val="001D453E"/>
    <w:rsid w:val="001D7D2E"/>
    <w:rsid w:val="001E2C29"/>
    <w:rsid w:val="001E698F"/>
    <w:rsid w:val="001F1FD6"/>
    <w:rsid w:val="001F2B8D"/>
    <w:rsid w:val="001F42E7"/>
    <w:rsid w:val="00205477"/>
    <w:rsid w:val="00207A3D"/>
    <w:rsid w:val="00216427"/>
    <w:rsid w:val="0021720D"/>
    <w:rsid w:val="00217BCD"/>
    <w:rsid w:val="00220F1F"/>
    <w:rsid w:val="00221580"/>
    <w:rsid w:val="00233455"/>
    <w:rsid w:val="00236B00"/>
    <w:rsid w:val="00237C52"/>
    <w:rsid w:val="002404E8"/>
    <w:rsid w:val="00245C58"/>
    <w:rsid w:val="002460BB"/>
    <w:rsid w:val="00260965"/>
    <w:rsid w:val="00266847"/>
    <w:rsid w:val="00274250"/>
    <w:rsid w:val="00282543"/>
    <w:rsid w:val="002931D1"/>
    <w:rsid w:val="00293539"/>
    <w:rsid w:val="002A076D"/>
    <w:rsid w:val="002A48E9"/>
    <w:rsid w:val="002A654C"/>
    <w:rsid w:val="002B71B3"/>
    <w:rsid w:val="002C3EC1"/>
    <w:rsid w:val="002D1181"/>
    <w:rsid w:val="002D4A33"/>
    <w:rsid w:val="002E3F80"/>
    <w:rsid w:val="002F411B"/>
    <w:rsid w:val="0030588F"/>
    <w:rsid w:val="0032067C"/>
    <w:rsid w:val="003305D2"/>
    <w:rsid w:val="003346CF"/>
    <w:rsid w:val="003507A6"/>
    <w:rsid w:val="00355D0F"/>
    <w:rsid w:val="00362000"/>
    <w:rsid w:val="00373B1F"/>
    <w:rsid w:val="00373B2B"/>
    <w:rsid w:val="003757B2"/>
    <w:rsid w:val="00383203"/>
    <w:rsid w:val="0038528C"/>
    <w:rsid w:val="00392DE0"/>
    <w:rsid w:val="00393A9A"/>
    <w:rsid w:val="00393FD4"/>
    <w:rsid w:val="003A0E53"/>
    <w:rsid w:val="003A2A8E"/>
    <w:rsid w:val="003B2D40"/>
    <w:rsid w:val="003B38D3"/>
    <w:rsid w:val="003C138A"/>
    <w:rsid w:val="003D11A1"/>
    <w:rsid w:val="003D1BDF"/>
    <w:rsid w:val="003D4B82"/>
    <w:rsid w:val="003D68EC"/>
    <w:rsid w:val="003D6ADE"/>
    <w:rsid w:val="003D7A30"/>
    <w:rsid w:val="003E3C3B"/>
    <w:rsid w:val="003E63DE"/>
    <w:rsid w:val="00407375"/>
    <w:rsid w:val="00414838"/>
    <w:rsid w:val="004217A6"/>
    <w:rsid w:val="00425445"/>
    <w:rsid w:val="00425A97"/>
    <w:rsid w:val="00426BCC"/>
    <w:rsid w:val="004435E6"/>
    <w:rsid w:val="00452944"/>
    <w:rsid w:val="00454EC1"/>
    <w:rsid w:val="00461070"/>
    <w:rsid w:val="00461304"/>
    <w:rsid w:val="004707A6"/>
    <w:rsid w:val="00472B79"/>
    <w:rsid w:val="004951A4"/>
    <w:rsid w:val="004C4857"/>
    <w:rsid w:val="004C5ADC"/>
    <w:rsid w:val="004D46A1"/>
    <w:rsid w:val="004E0EAD"/>
    <w:rsid w:val="00503132"/>
    <w:rsid w:val="005049FF"/>
    <w:rsid w:val="00505CF9"/>
    <w:rsid w:val="00522519"/>
    <w:rsid w:val="00533464"/>
    <w:rsid w:val="0053355E"/>
    <w:rsid w:val="005365C7"/>
    <w:rsid w:val="00546991"/>
    <w:rsid w:val="00547826"/>
    <w:rsid w:val="005509E6"/>
    <w:rsid w:val="005547E6"/>
    <w:rsid w:val="00556185"/>
    <w:rsid w:val="005924EE"/>
    <w:rsid w:val="00593D22"/>
    <w:rsid w:val="005A255D"/>
    <w:rsid w:val="005A5599"/>
    <w:rsid w:val="005A59B2"/>
    <w:rsid w:val="005A5E79"/>
    <w:rsid w:val="005B5EE8"/>
    <w:rsid w:val="005B74AC"/>
    <w:rsid w:val="005D37C8"/>
    <w:rsid w:val="005E5403"/>
    <w:rsid w:val="005F310B"/>
    <w:rsid w:val="005F4070"/>
    <w:rsid w:val="00621FB4"/>
    <w:rsid w:val="006329D2"/>
    <w:rsid w:val="00634323"/>
    <w:rsid w:val="00637A62"/>
    <w:rsid w:val="00646FED"/>
    <w:rsid w:val="00652951"/>
    <w:rsid w:val="006619B5"/>
    <w:rsid w:val="00665A1D"/>
    <w:rsid w:val="006666B7"/>
    <w:rsid w:val="00676681"/>
    <w:rsid w:val="00697F20"/>
    <w:rsid w:val="006A3AB8"/>
    <w:rsid w:val="006A4432"/>
    <w:rsid w:val="006B5F3B"/>
    <w:rsid w:val="006C6494"/>
    <w:rsid w:val="006D53DD"/>
    <w:rsid w:val="006F0B5C"/>
    <w:rsid w:val="006F0C19"/>
    <w:rsid w:val="0070138C"/>
    <w:rsid w:val="00712736"/>
    <w:rsid w:val="0071445F"/>
    <w:rsid w:val="00724B99"/>
    <w:rsid w:val="00725B9D"/>
    <w:rsid w:val="00731DDE"/>
    <w:rsid w:val="0073467E"/>
    <w:rsid w:val="00744076"/>
    <w:rsid w:val="007448B1"/>
    <w:rsid w:val="007467C7"/>
    <w:rsid w:val="0075365D"/>
    <w:rsid w:val="00755213"/>
    <w:rsid w:val="00761B4E"/>
    <w:rsid w:val="00766BD9"/>
    <w:rsid w:val="00772A49"/>
    <w:rsid w:val="00773D14"/>
    <w:rsid w:val="00783289"/>
    <w:rsid w:val="00785EAD"/>
    <w:rsid w:val="00785F1B"/>
    <w:rsid w:val="007873BC"/>
    <w:rsid w:val="007A6782"/>
    <w:rsid w:val="007A7743"/>
    <w:rsid w:val="007B1C72"/>
    <w:rsid w:val="007B6AF9"/>
    <w:rsid w:val="007B6CED"/>
    <w:rsid w:val="007C058D"/>
    <w:rsid w:val="007C1233"/>
    <w:rsid w:val="007C4B89"/>
    <w:rsid w:val="007C551E"/>
    <w:rsid w:val="007C6219"/>
    <w:rsid w:val="007E2478"/>
    <w:rsid w:val="007E5408"/>
    <w:rsid w:val="007F48E5"/>
    <w:rsid w:val="007F5CC3"/>
    <w:rsid w:val="00820978"/>
    <w:rsid w:val="00826327"/>
    <w:rsid w:val="008508C1"/>
    <w:rsid w:val="008509E8"/>
    <w:rsid w:val="00855C99"/>
    <w:rsid w:val="00857B76"/>
    <w:rsid w:val="0086199B"/>
    <w:rsid w:val="00862114"/>
    <w:rsid w:val="0086345A"/>
    <w:rsid w:val="00864BA0"/>
    <w:rsid w:val="00873766"/>
    <w:rsid w:val="0088207F"/>
    <w:rsid w:val="00886959"/>
    <w:rsid w:val="00890914"/>
    <w:rsid w:val="008B0AC8"/>
    <w:rsid w:val="008B378B"/>
    <w:rsid w:val="008C3075"/>
    <w:rsid w:val="008C72A3"/>
    <w:rsid w:val="008C7712"/>
    <w:rsid w:val="008D092F"/>
    <w:rsid w:val="008D53AB"/>
    <w:rsid w:val="008E258A"/>
    <w:rsid w:val="008E4998"/>
    <w:rsid w:val="008F0AF6"/>
    <w:rsid w:val="008F3287"/>
    <w:rsid w:val="009045C5"/>
    <w:rsid w:val="00912DF5"/>
    <w:rsid w:val="00921517"/>
    <w:rsid w:val="009228C2"/>
    <w:rsid w:val="00926408"/>
    <w:rsid w:val="00934D63"/>
    <w:rsid w:val="00943DC3"/>
    <w:rsid w:val="0094476D"/>
    <w:rsid w:val="00944A31"/>
    <w:rsid w:val="009474CA"/>
    <w:rsid w:val="00947585"/>
    <w:rsid w:val="009504BD"/>
    <w:rsid w:val="00951262"/>
    <w:rsid w:val="00957DFE"/>
    <w:rsid w:val="00962EC3"/>
    <w:rsid w:val="0098376B"/>
    <w:rsid w:val="00985352"/>
    <w:rsid w:val="00992E8C"/>
    <w:rsid w:val="00994DA9"/>
    <w:rsid w:val="00994DBC"/>
    <w:rsid w:val="009A11C1"/>
    <w:rsid w:val="009A7D28"/>
    <w:rsid w:val="009C7157"/>
    <w:rsid w:val="009E6E90"/>
    <w:rsid w:val="009F03CC"/>
    <w:rsid w:val="00A03004"/>
    <w:rsid w:val="00A070C7"/>
    <w:rsid w:val="00A15A06"/>
    <w:rsid w:val="00A17F9C"/>
    <w:rsid w:val="00A2030A"/>
    <w:rsid w:val="00A432DB"/>
    <w:rsid w:val="00A46F46"/>
    <w:rsid w:val="00A8536E"/>
    <w:rsid w:val="00A9501E"/>
    <w:rsid w:val="00AB07CA"/>
    <w:rsid w:val="00AB16AC"/>
    <w:rsid w:val="00AC3572"/>
    <w:rsid w:val="00AC3B26"/>
    <w:rsid w:val="00AC5508"/>
    <w:rsid w:val="00AC6211"/>
    <w:rsid w:val="00AD034D"/>
    <w:rsid w:val="00AD3861"/>
    <w:rsid w:val="00AD66C5"/>
    <w:rsid w:val="00AD67CF"/>
    <w:rsid w:val="00AE4C98"/>
    <w:rsid w:val="00B0425A"/>
    <w:rsid w:val="00B04A17"/>
    <w:rsid w:val="00B16170"/>
    <w:rsid w:val="00B20EA0"/>
    <w:rsid w:val="00B24737"/>
    <w:rsid w:val="00B261CA"/>
    <w:rsid w:val="00B33309"/>
    <w:rsid w:val="00B339D9"/>
    <w:rsid w:val="00B33C90"/>
    <w:rsid w:val="00B375F5"/>
    <w:rsid w:val="00B4573F"/>
    <w:rsid w:val="00B4688A"/>
    <w:rsid w:val="00B4696B"/>
    <w:rsid w:val="00B507FB"/>
    <w:rsid w:val="00B54413"/>
    <w:rsid w:val="00B60C70"/>
    <w:rsid w:val="00B66887"/>
    <w:rsid w:val="00B66D7A"/>
    <w:rsid w:val="00B70C81"/>
    <w:rsid w:val="00B917FB"/>
    <w:rsid w:val="00B96114"/>
    <w:rsid w:val="00BA7009"/>
    <w:rsid w:val="00BB4EF0"/>
    <w:rsid w:val="00BC69DC"/>
    <w:rsid w:val="00BC72F1"/>
    <w:rsid w:val="00BD32A3"/>
    <w:rsid w:val="00BD71F1"/>
    <w:rsid w:val="00BE120E"/>
    <w:rsid w:val="00BE4131"/>
    <w:rsid w:val="00BE4294"/>
    <w:rsid w:val="00C07C2D"/>
    <w:rsid w:val="00C14B99"/>
    <w:rsid w:val="00C27211"/>
    <w:rsid w:val="00C30860"/>
    <w:rsid w:val="00C331DB"/>
    <w:rsid w:val="00C54698"/>
    <w:rsid w:val="00C61588"/>
    <w:rsid w:val="00C76AD9"/>
    <w:rsid w:val="00C77945"/>
    <w:rsid w:val="00C81EF6"/>
    <w:rsid w:val="00C83DF1"/>
    <w:rsid w:val="00C8619F"/>
    <w:rsid w:val="00C92B29"/>
    <w:rsid w:val="00C93949"/>
    <w:rsid w:val="00CB3044"/>
    <w:rsid w:val="00CB37AD"/>
    <w:rsid w:val="00CB4AC2"/>
    <w:rsid w:val="00CD16B4"/>
    <w:rsid w:val="00CD2283"/>
    <w:rsid w:val="00CD4AA6"/>
    <w:rsid w:val="00CD5387"/>
    <w:rsid w:val="00CD6A19"/>
    <w:rsid w:val="00CD7C61"/>
    <w:rsid w:val="00CF5ACE"/>
    <w:rsid w:val="00D07928"/>
    <w:rsid w:val="00D207E3"/>
    <w:rsid w:val="00D33ACD"/>
    <w:rsid w:val="00D344DE"/>
    <w:rsid w:val="00D4096B"/>
    <w:rsid w:val="00D40ED3"/>
    <w:rsid w:val="00D4757C"/>
    <w:rsid w:val="00D47CF8"/>
    <w:rsid w:val="00D50739"/>
    <w:rsid w:val="00D54D8A"/>
    <w:rsid w:val="00D94CA1"/>
    <w:rsid w:val="00DA3F53"/>
    <w:rsid w:val="00DB7B43"/>
    <w:rsid w:val="00DC3699"/>
    <w:rsid w:val="00DC3C79"/>
    <w:rsid w:val="00DD7E04"/>
    <w:rsid w:val="00DE23D6"/>
    <w:rsid w:val="00DE3979"/>
    <w:rsid w:val="00DE4603"/>
    <w:rsid w:val="00DF4F23"/>
    <w:rsid w:val="00DF7010"/>
    <w:rsid w:val="00E25E9C"/>
    <w:rsid w:val="00E260F6"/>
    <w:rsid w:val="00E320BB"/>
    <w:rsid w:val="00E33523"/>
    <w:rsid w:val="00E37ED4"/>
    <w:rsid w:val="00E41719"/>
    <w:rsid w:val="00E503F1"/>
    <w:rsid w:val="00E5392C"/>
    <w:rsid w:val="00E62DEA"/>
    <w:rsid w:val="00E70947"/>
    <w:rsid w:val="00E733F9"/>
    <w:rsid w:val="00E80A40"/>
    <w:rsid w:val="00E82652"/>
    <w:rsid w:val="00E83CD9"/>
    <w:rsid w:val="00E93008"/>
    <w:rsid w:val="00E94653"/>
    <w:rsid w:val="00E97E65"/>
    <w:rsid w:val="00EA1266"/>
    <w:rsid w:val="00EA1653"/>
    <w:rsid w:val="00EB1D96"/>
    <w:rsid w:val="00EC0EF9"/>
    <w:rsid w:val="00EC3961"/>
    <w:rsid w:val="00ED14BB"/>
    <w:rsid w:val="00ED2032"/>
    <w:rsid w:val="00ED7BA0"/>
    <w:rsid w:val="00F06047"/>
    <w:rsid w:val="00F270FD"/>
    <w:rsid w:val="00F41D85"/>
    <w:rsid w:val="00F47E58"/>
    <w:rsid w:val="00F62B1B"/>
    <w:rsid w:val="00F6316A"/>
    <w:rsid w:val="00F6455C"/>
    <w:rsid w:val="00F77292"/>
    <w:rsid w:val="00F9624A"/>
    <w:rsid w:val="00FB05F4"/>
    <w:rsid w:val="00FC02E0"/>
    <w:rsid w:val="00FD04B9"/>
    <w:rsid w:val="00FD4AF8"/>
    <w:rsid w:val="00FE5F29"/>
    <w:rsid w:val="00FF152A"/>
    <w:rsid w:val="00FF384F"/>
    <w:rsid w:val="00FF5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89B3B1A-E6CE-4F1B-B16B-F01FA49BB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F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308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610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070"/>
  </w:style>
  <w:style w:type="paragraph" w:styleId="Footer">
    <w:name w:val="footer"/>
    <w:basedOn w:val="Normal"/>
    <w:link w:val="FooterChar"/>
    <w:uiPriority w:val="99"/>
    <w:unhideWhenUsed/>
    <w:rsid w:val="004610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070"/>
  </w:style>
  <w:style w:type="paragraph" w:customStyle="1" w:styleId="EndNoteBibliographyTitle">
    <w:name w:val="EndNote Bibliography Title"/>
    <w:basedOn w:val="Normal"/>
    <w:link w:val="EndNoteBibliographyTitleChar"/>
    <w:rsid w:val="00393A9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93A9A"/>
    <w:rPr>
      <w:rFonts w:ascii="Times New Roman" w:hAnsi="Times New Roman" w:cs="Times New Roman"/>
      <w:noProof/>
      <w:sz w:val="24"/>
    </w:rPr>
  </w:style>
  <w:style w:type="paragraph" w:customStyle="1" w:styleId="EndNoteBibliography">
    <w:name w:val="EndNote Bibliography"/>
    <w:basedOn w:val="Normal"/>
    <w:link w:val="EndNoteBibliographyChar"/>
    <w:rsid w:val="00393A9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93A9A"/>
    <w:rPr>
      <w:rFonts w:ascii="Times New Roman" w:hAnsi="Times New Roman" w:cs="Times New Roman"/>
      <w:noProof/>
      <w:sz w:val="24"/>
    </w:rPr>
  </w:style>
  <w:style w:type="table" w:customStyle="1" w:styleId="LightShading1">
    <w:name w:val="Light Shading1"/>
    <w:basedOn w:val="TableNormal"/>
    <w:uiPriority w:val="60"/>
    <w:rsid w:val="00D409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AD3861"/>
    <w:pPr>
      <w:ind w:left="720"/>
      <w:contextualSpacing/>
    </w:pPr>
  </w:style>
  <w:style w:type="character" w:styleId="Hyperlink">
    <w:name w:val="Hyperlink"/>
    <w:basedOn w:val="DefaultParagraphFont"/>
    <w:uiPriority w:val="99"/>
    <w:unhideWhenUsed/>
    <w:rsid w:val="0086199B"/>
    <w:rPr>
      <w:color w:val="0000FF"/>
      <w:u w:val="single"/>
    </w:rPr>
  </w:style>
  <w:style w:type="character" w:styleId="CommentReference">
    <w:name w:val="annotation reference"/>
    <w:basedOn w:val="DefaultParagraphFont"/>
    <w:uiPriority w:val="99"/>
    <w:semiHidden/>
    <w:unhideWhenUsed/>
    <w:rsid w:val="00E80A40"/>
    <w:rPr>
      <w:sz w:val="16"/>
      <w:szCs w:val="16"/>
    </w:rPr>
  </w:style>
  <w:style w:type="paragraph" w:styleId="CommentText">
    <w:name w:val="annotation text"/>
    <w:basedOn w:val="Normal"/>
    <w:link w:val="CommentTextChar"/>
    <w:uiPriority w:val="99"/>
    <w:semiHidden/>
    <w:unhideWhenUsed/>
    <w:rsid w:val="00E80A40"/>
    <w:pPr>
      <w:spacing w:line="240" w:lineRule="auto"/>
    </w:pPr>
    <w:rPr>
      <w:sz w:val="20"/>
      <w:szCs w:val="20"/>
    </w:rPr>
  </w:style>
  <w:style w:type="character" w:customStyle="1" w:styleId="CommentTextChar">
    <w:name w:val="Comment Text Char"/>
    <w:basedOn w:val="DefaultParagraphFont"/>
    <w:link w:val="CommentText"/>
    <w:uiPriority w:val="99"/>
    <w:semiHidden/>
    <w:rsid w:val="00E80A40"/>
    <w:rPr>
      <w:sz w:val="20"/>
      <w:szCs w:val="20"/>
    </w:rPr>
  </w:style>
  <w:style w:type="paragraph" w:styleId="CommentSubject">
    <w:name w:val="annotation subject"/>
    <w:basedOn w:val="CommentText"/>
    <w:next w:val="CommentText"/>
    <w:link w:val="CommentSubjectChar"/>
    <w:uiPriority w:val="99"/>
    <w:semiHidden/>
    <w:unhideWhenUsed/>
    <w:rsid w:val="00E80A40"/>
    <w:rPr>
      <w:b/>
      <w:bCs/>
    </w:rPr>
  </w:style>
  <w:style w:type="character" w:customStyle="1" w:styleId="CommentSubjectChar">
    <w:name w:val="Comment Subject Char"/>
    <w:basedOn w:val="CommentTextChar"/>
    <w:link w:val="CommentSubject"/>
    <w:uiPriority w:val="99"/>
    <w:semiHidden/>
    <w:rsid w:val="00E80A40"/>
    <w:rPr>
      <w:b/>
      <w:bCs/>
      <w:sz w:val="20"/>
      <w:szCs w:val="20"/>
    </w:rPr>
  </w:style>
  <w:style w:type="paragraph" w:styleId="BalloonText">
    <w:name w:val="Balloon Text"/>
    <w:basedOn w:val="Normal"/>
    <w:link w:val="BalloonTextChar"/>
    <w:uiPriority w:val="99"/>
    <w:semiHidden/>
    <w:unhideWhenUsed/>
    <w:rsid w:val="00E80A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A40"/>
    <w:rPr>
      <w:rFonts w:ascii="Segoe UI" w:hAnsi="Segoe UI" w:cs="Segoe UI"/>
      <w:sz w:val="18"/>
      <w:szCs w:val="18"/>
    </w:rPr>
  </w:style>
  <w:style w:type="table" w:styleId="ListTable2">
    <w:name w:val="List Table 2"/>
    <w:basedOn w:val="TableNormal"/>
    <w:uiPriority w:val="47"/>
    <w:rsid w:val="00B0425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044268">
      <w:bodyDiv w:val="1"/>
      <w:marLeft w:val="0"/>
      <w:marRight w:val="0"/>
      <w:marTop w:val="0"/>
      <w:marBottom w:val="0"/>
      <w:divBdr>
        <w:top w:val="none" w:sz="0" w:space="0" w:color="auto"/>
        <w:left w:val="none" w:sz="0" w:space="0" w:color="auto"/>
        <w:bottom w:val="none" w:sz="0" w:space="0" w:color="auto"/>
        <w:right w:val="none" w:sz="0" w:space="0" w:color="auto"/>
      </w:divBdr>
    </w:div>
    <w:div w:id="333923702">
      <w:bodyDiv w:val="1"/>
      <w:marLeft w:val="0"/>
      <w:marRight w:val="0"/>
      <w:marTop w:val="0"/>
      <w:marBottom w:val="0"/>
      <w:divBdr>
        <w:top w:val="none" w:sz="0" w:space="0" w:color="auto"/>
        <w:left w:val="none" w:sz="0" w:space="0" w:color="auto"/>
        <w:bottom w:val="none" w:sz="0" w:space="0" w:color="auto"/>
        <w:right w:val="none" w:sz="0" w:space="0" w:color="auto"/>
      </w:divBdr>
      <w:divsChild>
        <w:div w:id="415053775">
          <w:marLeft w:val="0"/>
          <w:marRight w:val="0"/>
          <w:marTop w:val="0"/>
          <w:marBottom w:val="0"/>
          <w:divBdr>
            <w:top w:val="none" w:sz="0" w:space="0" w:color="auto"/>
            <w:left w:val="none" w:sz="0" w:space="0" w:color="auto"/>
            <w:bottom w:val="none" w:sz="0" w:space="0" w:color="auto"/>
            <w:right w:val="none" w:sz="0" w:space="0" w:color="auto"/>
          </w:divBdr>
        </w:div>
        <w:div w:id="496658104">
          <w:marLeft w:val="0"/>
          <w:marRight w:val="0"/>
          <w:marTop w:val="0"/>
          <w:marBottom w:val="0"/>
          <w:divBdr>
            <w:top w:val="none" w:sz="0" w:space="0" w:color="auto"/>
            <w:left w:val="none" w:sz="0" w:space="0" w:color="auto"/>
            <w:bottom w:val="none" w:sz="0" w:space="0" w:color="auto"/>
            <w:right w:val="none" w:sz="0" w:space="0" w:color="auto"/>
          </w:divBdr>
        </w:div>
        <w:div w:id="665136095">
          <w:marLeft w:val="0"/>
          <w:marRight w:val="0"/>
          <w:marTop w:val="0"/>
          <w:marBottom w:val="0"/>
          <w:divBdr>
            <w:top w:val="none" w:sz="0" w:space="0" w:color="auto"/>
            <w:left w:val="none" w:sz="0" w:space="0" w:color="auto"/>
            <w:bottom w:val="none" w:sz="0" w:space="0" w:color="auto"/>
            <w:right w:val="none" w:sz="0" w:space="0" w:color="auto"/>
          </w:divBdr>
        </w:div>
        <w:div w:id="1430734053">
          <w:marLeft w:val="0"/>
          <w:marRight w:val="0"/>
          <w:marTop w:val="0"/>
          <w:marBottom w:val="0"/>
          <w:divBdr>
            <w:top w:val="none" w:sz="0" w:space="0" w:color="auto"/>
            <w:left w:val="none" w:sz="0" w:space="0" w:color="auto"/>
            <w:bottom w:val="none" w:sz="0" w:space="0" w:color="auto"/>
            <w:right w:val="none" w:sz="0" w:space="0" w:color="auto"/>
          </w:divBdr>
        </w:div>
        <w:div w:id="19092618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6C5F49-1FD4-4A4A-8F3B-2B8AD1409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8767</Words>
  <Characters>49975</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HP</cp:lastModifiedBy>
  <cp:revision>2</cp:revision>
  <cp:lastPrinted>2018-06-12T12:57:00Z</cp:lastPrinted>
  <dcterms:created xsi:type="dcterms:W3CDTF">2018-10-12T21:52:00Z</dcterms:created>
  <dcterms:modified xsi:type="dcterms:W3CDTF">2018-10-12T21:52:00Z</dcterms:modified>
</cp:coreProperties>
</file>